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168EF" w:rsidRPr="005168EF" w:rsidRDefault="00B354D5" w:rsidP="0087697C">
      <w:pPr>
        <w:spacing w:line="360" w:lineRule="auto"/>
        <w:jc w:val="center"/>
        <w:rPr>
          <w:rFonts w:ascii="Times New Roman" w:eastAsiaTheme="minorEastAsia" w:hAnsi="Times New Roman" w:cs="Times New Roman"/>
          <w:b/>
          <w:sz w:val="32"/>
        </w:rPr>
      </w:pPr>
      <w:r>
        <w:rPr>
          <w:rFonts w:ascii="Times New Roman" w:eastAsiaTheme="minorEastAsia" w:hAnsi="Times New Roman" w:cs="Times New Roman"/>
          <w:b/>
          <w:sz w:val="32"/>
        </w:rPr>
        <w:t>Detecting SQL Injection and Cross Site Scripting Attacks with Static</w:t>
      </w:r>
      <w:r w:rsidR="00E14E86">
        <w:rPr>
          <w:rFonts w:ascii="Times New Roman" w:eastAsiaTheme="minorEastAsia" w:hAnsi="Times New Roman" w:cs="Times New Roman"/>
          <w:b/>
          <w:sz w:val="32"/>
        </w:rPr>
        <w:t xml:space="preserve"> and Taint</w:t>
      </w:r>
      <w:r>
        <w:rPr>
          <w:rFonts w:ascii="Times New Roman" w:eastAsiaTheme="minorEastAsia" w:hAnsi="Times New Roman" w:cs="Times New Roman"/>
          <w:b/>
          <w:sz w:val="32"/>
        </w:rPr>
        <w:t xml:space="preserve"> Analysis</w:t>
      </w:r>
    </w:p>
    <w:p w:rsidR="00EC5CC9" w:rsidRPr="00603EF2" w:rsidRDefault="00C372E9" w:rsidP="0087697C">
      <w:pPr>
        <w:spacing w:line="360" w:lineRule="auto"/>
        <w:jc w:val="center"/>
        <w:rPr>
          <w:rFonts w:ascii="Times New Roman" w:eastAsiaTheme="minorEastAsia" w:hAnsi="Times New Roman" w:cs="Times New Roman"/>
          <w:sz w:val="24"/>
        </w:rPr>
      </w:pPr>
      <w:r w:rsidRPr="00603EF2">
        <w:rPr>
          <w:rFonts w:ascii="Times New Roman" w:eastAsiaTheme="minorEastAsia" w:hAnsi="Times New Roman" w:cs="Times New Roman"/>
          <w:sz w:val="24"/>
        </w:rPr>
        <w:t>CSCE 526</w:t>
      </w:r>
    </w:p>
    <w:p w:rsidR="00C372E9" w:rsidRPr="00603EF2" w:rsidRDefault="001B5809" w:rsidP="0087697C">
      <w:pPr>
        <w:spacing w:line="360" w:lineRule="auto"/>
        <w:jc w:val="center"/>
        <w:rPr>
          <w:rFonts w:ascii="Times New Roman" w:eastAsiaTheme="minorEastAsia" w:hAnsi="Times New Roman" w:cs="Times New Roman"/>
          <w:sz w:val="24"/>
        </w:rPr>
      </w:pPr>
      <w:r w:rsidRPr="00603EF2">
        <w:rPr>
          <w:rFonts w:ascii="Times New Roman" w:eastAsiaTheme="minorEastAsia" w:hAnsi="Times New Roman" w:cs="Times New Roman"/>
          <w:sz w:val="24"/>
        </w:rPr>
        <w:t>Capstone Project</w:t>
      </w:r>
    </w:p>
    <w:p w:rsidR="00C372E9" w:rsidRPr="00603EF2" w:rsidRDefault="00C372E9" w:rsidP="0087697C">
      <w:pPr>
        <w:spacing w:line="360" w:lineRule="auto"/>
        <w:jc w:val="center"/>
        <w:rPr>
          <w:rFonts w:ascii="Times New Roman" w:eastAsiaTheme="minorEastAsia" w:hAnsi="Times New Roman" w:cs="Times New Roman"/>
          <w:sz w:val="24"/>
        </w:rPr>
      </w:pPr>
      <w:r w:rsidRPr="00603EF2">
        <w:rPr>
          <w:rFonts w:ascii="Times New Roman" w:eastAsiaTheme="minorEastAsia" w:hAnsi="Times New Roman" w:cs="Times New Roman"/>
          <w:sz w:val="24"/>
        </w:rPr>
        <w:t>2d Lt Marvin Newlin</w:t>
      </w:r>
    </w:p>
    <w:p w:rsidR="00C372E9" w:rsidRPr="00603EF2" w:rsidRDefault="00C372E9" w:rsidP="0087697C">
      <w:pPr>
        <w:spacing w:line="360" w:lineRule="auto"/>
        <w:jc w:val="center"/>
        <w:rPr>
          <w:rFonts w:ascii="Times New Roman" w:eastAsiaTheme="minorEastAsia" w:hAnsi="Times New Roman" w:cs="Times New Roman"/>
          <w:sz w:val="24"/>
        </w:rPr>
      </w:pPr>
      <w:r w:rsidRPr="00603EF2">
        <w:rPr>
          <w:rFonts w:ascii="Times New Roman" w:eastAsiaTheme="minorEastAsia" w:hAnsi="Times New Roman" w:cs="Times New Roman"/>
          <w:sz w:val="24"/>
        </w:rPr>
        <w:t xml:space="preserve">Dr. </w:t>
      </w:r>
      <w:proofErr w:type="spellStart"/>
      <w:r w:rsidRPr="00603EF2">
        <w:rPr>
          <w:rFonts w:ascii="Times New Roman" w:eastAsiaTheme="minorEastAsia" w:hAnsi="Times New Roman" w:cs="Times New Roman"/>
          <w:sz w:val="24"/>
        </w:rPr>
        <w:t>Okolica</w:t>
      </w:r>
      <w:proofErr w:type="spellEnd"/>
    </w:p>
    <w:p w:rsidR="00023B59" w:rsidRPr="00603EF2" w:rsidRDefault="001B5809" w:rsidP="0087697C">
      <w:pPr>
        <w:spacing w:line="360" w:lineRule="auto"/>
        <w:jc w:val="center"/>
        <w:rPr>
          <w:rFonts w:ascii="Times New Roman" w:eastAsiaTheme="minorEastAsia" w:hAnsi="Times New Roman" w:cs="Times New Roman"/>
          <w:sz w:val="24"/>
        </w:rPr>
      </w:pPr>
      <w:r w:rsidRPr="00603EF2">
        <w:rPr>
          <w:rFonts w:ascii="Times New Roman" w:eastAsiaTheme="minorEastAsia" w:hAnsi="Times New Roman" w:cs="Times New Roman"/>
          <w:sz w:val="24"/>
        </w:rPr>
        <w:t>20 Nov</w:t>
      </w:r>
      <w:r w:rsidR="00C372E9" w:rsidRPr="00603EF2">
        <w:rPr>
          <w:rFonts w:ascii="Times New Roman" w:eastAsiaTheme="minorEastAsia" w:hAnsi="Times New Roman" w:cs="Times New Roman"/>
          <w:sz w:val="24"/>
        </w:rPr>
        <w:t xml:space="preserve"> 18</w:t>
      </w:r>
    </w:p>
    <w:p w:rsidR="00023B59" w:rsidRPr="00603EF2" w:rsidRDefault="00023B59" w:rsidP="0087697C">
      <w:pPr>
        <w:spacing w:line="360" w:lineRule="auto"/>
        <w:jc w:val="center"/>
        <w:rPr>
          <w:rFonts w:ascii="Times New Roman" w:eastAsiaTheme="minorEastAsia" w:hAnsi="Times New Roman" w:cs="Times New Roman"/>
          <w:sz w:val="24"/>
        </w:rPr>
      </w:pPr>
    </w:p>
    <w:p w:rsidR="00023B59" w:rsidRPr="00603EF2" w:rsidRDefault="00023B59" w:rsidP="0087697C">
      <w:pPr>
        <w:spacing w:line="360" w:lineRule="auto"/>
        <w:jc w:val="center"/>
        <w:rPr>
          <w:rFonts w:ascii="Times New Roman" w:eastAsiaTheme="minorEastAsia" w:hAnsi="Times New Roman" w:cs="Times New Roman"/>
          <w:sz w:val="24"/>
        </w:rPr>
        <w:sectPr w:rsidR="00023B59" w:rsidRPr="00603EF2" w:rsidSect="00023B59">
          <w:pgSz w:w="12240" w:h="15840"/>
          <w:pgMar w:top="1440" w:right="1440" w:bottom="1440" w:left="1440" w:header="720" w:footer="720" w:gutter="0"/>
          <w:cols w:space="720"/>
          <w:docGrid w:linePitch="360"/>
        </w:sectPr>
      </w:pPr>
    </w:p>
    <w:p w:rsidR="00C372E9" w:rsidRPr="00A4739B" w:rsidRDefault="00166F58" w:rsidP="00575A13">
      <w:pPr>
        <w:spacing w:line="360" w:lineRule="auto"/>
        <w:jc w:val="both"/>
        <w:rPr>
          <w:rFonts w:ascii="Times New Roman" w:eastAsiaTheme="minorEastAsia" w:hAnsi="Times New Roman" w:cs="Times New Roman"/>
          <w:b/>
          <w:sz w:val="28"/>
          <w:szCs w:val="28"/>
        </w:rPr>
      </w:pPr>
      <w:r w:rsidRPr="00A4739B">
        <w:rPr>
          <w:rFonts w:ascii="Times New Roman" w:eastAsiaTheme="minorEastAsia" w:hAnsi="Times New Roman" w:cs="Times New Roman"/>
          <w:b/>
          <w:sz w:val="28"/>
          <w:szCs w:val="28"/>
        </w:rPr>
        <w:t>Abstract</w:t>
      </w:r>
    </w:p>
    <w:p w:rsidR="008D43DF" w:rsidRPr="008D43DF" w:rsidRDefault="008D43DF" w:rsidP="00575A13">
      <w:pPr>
        <w:spacing w:line="360" w:lineRule="auto"/>
        <w:jc w:val="both"/>
        <w:rPr>
          <w:rFonts w:ascii="Times New Roman" w:eastAsiaTheme="minorEastAsia" w:hAnsi="Times New Roman" w:cs="Times New Roman"/>
          <w:i/>
          <w:sz w:val="20"/>
          <w:szCs w:val="20"/>
        </w:rPr>
      </w:pPr>
      <w:r>
        <w:rPr>
          <w:rFonts w:ascii="Times New Roman" w:eastAsiaTheme="minorEastAsia" w:hAnsi="Times New Roman" w:cs="Times New Roman"/>
          <w:i/>
          <w:sz w:val="20"/>
          <w:szCs w:val="20"/>
        </w:rPr>
        <w:t xml:space="preserve">Web applications are heavily used in every facet of life on the internet today. However, </w:t>
      </w:r>
      <w:proofErr w:type="gramStart"/>
      <w:r>
        <w:rPr>
          <w:rFonts w:ascii="Times New Roman" w:eastAsiaTheme="minorEastAsia" w:hAnsi="Times New Roman" w:cs="Times New Roman"/>
          <w:i/>
          <w:sz w:val="20"/>
          <w:szCs w:val="20"/>
        </w:rPr>
        <w:t>a large number of</w:t>
      </w:r>
      <w:proofErr w:type="gramEnd"/>
      <w:r>
        <w:rPr>
          <w:rFonts w:ascii="Times New Roman" w:eastAsiaTheme="minorEastAsia" w:hAnsi="Times New Roman" w:cs="Times New Roman"/>
          <w:i/>
          <w:sz w:val="20"/>
          <w:szCs w:val="20"/>
        </w:rPr>
        <w:t xml:space="preserve"> SQL Injection and Cross-Site Scripting vulnerabilities exist in web applications. These vulnerabilities pose a risk </w:t>
      </w:r>
      <w:r w:rsidR="00981BFF">
        <w:rPr>
          <w:rFonts w:ascii="Times New Roman" w:eastAsiaTheme="minorEastAsia" w:hAnsi="Times New Roman" w:cs="Times New Roman"/>
          <w:i/>
          <w:sz w:val="20"/>
          <w:szCs w:val="20"/>
        </w:rPr>
        <w:t>to users and companies alike with the threat of stolen or damaged data and compromised personal information. In this paper we discuss the background of SQL Injection and Cross-Site Scripting and the research that has been done on detecting these vulnerabilities with static analysis and taint analysis techniques. We also discuss the characteristics of a tool that would improve the ability to detect these types of vulnerabilities.</w:t>
      </w:r>
    </w:p>
    <w:p w:rsidR="00166F58" w:rsidRPr="00A4739B" w:rsidRDefault="00166F58" w:rsidP="00575A13">
      <w:pPr>
        <w:spacing w:line="360" w:lineRule="auto"/>
        <w:jc w:val="both"/>
        <w:rPr>
          <w:rFonts w:ascii="Times New Roman" w:eastAsiaTheme="minorEastAsia" w:hAnsi="Times New Roman" w:cs="Times New Roman"/>
          <w:sz w:val="28"/>
          <w:szCs w:val="28"/>
        </w:rPr>
      </w:pPr>
      <w:r w:rsidRPr="00A4739B">
        <w:rPr>
          <w:rFonts w:ascii="Times New Roman" w:eastAsiaTheme="minorEastAsia" w:hAnsi="Times New Roman" w:cs="Times New Roman"/>
          <w:b/>
          <w:sz w:val="28"/>
          <w:szCs w:val="28"/>
        </w:rPr>
        <w:t>Introduction</w:t>
      </w:r>
    </w:p>
    <w:p w:rsidR="00FF1DB0" w:rsidRPr="00603EF2" w:rsidRDefault="00166F58" w:rsidP="00575A13">
      <w:pPr>
        <w:spacing w:line="360" w:lineRule="auto"/>
        <w:jc w:val="both"/>
        <w:rPr>
          <w:rFonts w:ascii="Times New Roman" w:eastAsiaTheme="minorEastAsia" w:hAnsi="Times New Roman" w:cs="Times New Roman"/>
          <w:sz w:val="20"/>
          <w:szCs w:val="20"/>
        </w:rPr>
      </w:pPr>
      <w:r w:rsidRPr="00603EF2">
        <w:rPr>
          <w:rFonts w:ascii="Times New Roman" w:eastAsiaTheme="minorEastAsia" w:hAnsi="Times New Roman" w:cs="Times New Roman"/>
          <w:sz w:val="20"/>
          <w:szCs w:val="20"/>
        </w:rPr>
        <w:t>Web applications used everywhere in the world today. From e-commerce to banking web apps are utilized in every facet of life today.</w:t>
      </w:r>
      <w:r w:rsidR="00D01545" w:rsidRPr="00603EF2">
        <w:rPr>
          <w:rFonts w:ascii="Times New Roman" w:eastAsiaTheme="minorEastAsia" w:hAnsi="Times New Roman" w:cs="Times New Roman"/>
          <w:sz w:val="20"/>
          <w:szCs w:val="20"/>
        </w:rPr>
        <w:t xml:space="preserve"> Most of the web applications that we use </w:t>
      </w:r>
      <w:r w:rsidR="00EF0B39" w:rsidRPr="00603EF2">
        <w:rPr>
          <w:rFonts w:ascii="Times New Roman" w:eastAsiaTheme="minorEastAsia" w:hAnsi="Times New Roman" w:cs="Times New Roman"/>
          <w:sz w:val="20"/>
          <w:szCs w:val="20"/>
        </w:rPr>
        <w:t>every day</w:t>
      </w:r>
      <w:r w:rsidR="00D01545" w:rsidRPr="00603EF2">
        <w:rPr>
          <w:rFonts w:ascii="Times New Roman" w:eastAsiaTheme="minorEastAsia" w:hAnsi="Times New Roman" w:cs="Times New Roman"/>
          <w:sz w:val="20"/>
          <w:szCs w:val="20"/>
        </w:rPr>
        <w:t xml:space="preserve"> like Amazon, banking applications, and others involve interacting with a web page which interacts with a database behind the scenes.</w:t>
      </w:r>
      <w:r w:rsidRPr="00603EF2">
        <w:rPr>
          <w:rFonts w:ascii="Times New Roman" w:eastAsiaTheme="minorEastAsia" w:hAnsi="Times New Roman" w:cs="Times New Roman"/>
          <w:sz w:val="20"/>
          <w:szCs w:val="20"/>
        </w:rPr>
        <w:t xml:space="preserve"> Given this high level of usage, one would think </w:t>
      </w:r>
      <w:r w:rsidRPr="00603EF2">
        <w:rPr>
          <w:rFonts w:ascii="Times New Roman" w:eastAsiaTheme="minorEastAsia" w:hAnsi="Times New Roman" w:cs="Times New Roman"/>
          <w:sz w:val="20"/>
          <w:szCs w:val="20"/>
        </w:rPr>
        <w:t xml:space="preserve">that web applications would be inherently secure. However, this is not the case. Since the mid-2000s, </w:t>
      </w:r>
      <w:r w:rsidR="00D01545" w:rsidRPr="00603EF2">
        <w:rPr>
          <w:rFonts w:ascii="Times New Roman" w:eastAsiaTheme="minorEastAsia" w:hAnsi="Times New Roman" w:cs="Times New Roman"/>
          <w:sz w:val="20"/>
          <w:szCs w:val="20"/>
        </w:rPr>
        <w:t>there</w:t>
      </w:r>
      <w:r w:rsidR="00B97C47" w:rsidRPr="00603EF2">
        <w:rPr>
          <w:rFonts w:ascii="Times New Roman" w:eastAsiaTheme="minorEastAsia" w:hAnsi="Times New Roman" w:cs="Times New Roman"/>
          <w:sz w:val="20"/>
          <w:szCs w:val="20"/>
        </w:rPr>
        <w:t xml:space="preserve"> has been a class of vulnerability known as command injection</w:t>
      </w:r>
      <w:r w:rsidRPr="00603EF2">
        <w:rPr>
          <w:rFonts w:ascii="Times New Roman" w:eastAsiaTheme="minorEastAsia" w:hAnsi="Times New Roman" w:cs="Times New Roman"/>
          <w:sz w:val="20"/>
          <w:szCs w:val="20"/>
        </w:rPr>
        <w:t>.</w:t>
      </w:r>
      <w:r w:rsidR="00B97C47" w:rsidRPr="00603EF2">
        <w:rPr>
          <w:rFonts w:ascii="Times New Roman" w:eastAsiaTheme="minorEastAsia" w:hAnsi="Times New Roman" w:cs="Times New Roman"/>
          <w:sz w:val="20"/>
          <w:szCs w:val="20"/>
        </w:rPr>
        <w:t xml:space="preserve"> The two most common forms of command injection are</w:t>
      </w:r>
      <w:r w:rsidRPr="00603EF2">
        <w:rPr>
          <w:rFonts w:ascii="Times New Roman" w:eastAsiaTheme="minorEastAsia" w:hAnsi="Times New Roman" w:cs="Times New Roman"/>
          <w:sz w:val="20"/>
          <w:szCs w:val="20"/>
        </w:rPr>
        <w:t xml:space="preserve"> SQL Injection (SQLI) and </w:t>
      </w:r>
      <w:r w:rsidR="00B97C47" w:rsidRPr="00603EF2">
        <w:rPr>
          <w:rFonts w:ascii="Times New Roman" w:eastAsiaTheme="minorEastAsia" w:hAnsi="Times New Roman" w:cs="Times New Roman"/>
          <w:sz w:val="20"/>
          <w:szCs w:val="20"/>
        </w:rPr>
        <w:t xml:space="preserve">its younger cousin </w:t>
      </w:r>
      <w:r w:rsidRPr="00603EF2">
        <w:rPr>
          <w:rFonts w:ascii="Times New Roman" w:eastAsiaTheme="minorEastAsia" w:hAnsi="Times New Roman" w:cs="Times New Roman"/>
          <w:sz w:val="20"/>
          <w:szCs w:val="20"/>
        </w:rPr>
        <w:t>Cross-Site Scripting (XSS)</w:t>
      </w:r>
      <w:r w:rsidR="00B97C47" w:rsidRPr="00603EF2">
        <w:rPr>
          <w:rFonts w:ascii="Times New Roman" w:eastAsiaTheme="minorEastAsia" w:hAnsi="Times New Roman" w:cs="Times New Roman"/>
          <w:sz w:val="20"/>
          <w:szCs w:val="20"/>
        </w:rPr>
        <w:t xml:space="preserve"> </w:t>
      </w:r>
      <w:r w:rsidR="00B97C47" w:rsidRPr="00603EF2">
        <w:rPr>
          <w:rFonts w:ascii="Times New Roman" w:eastAsiaTheme="minorEastAsia" w:hAnsi="Times New Roman" w:cs="Times New Roman"/>
          <w:sz w:val="20"/>
          <w:szCs w:val="20"/>
        </w:rPr>
        <w:fldChar w:fldCharType="begin" w:fldLock="1"/>
      </w:r>
      <w:r w:rsidR="00D023EE" w:rsidRPr="00603EF2">
        <w:rPr>
          <w:rFonts w:ascii="Times New Roman" w:eastAsiaTheme="minorEastAsia" w:hAnsi="Times New Roman" w:cs="Times New Roman"/>
          <w:sz w:val="20"/>
          <w:szCs w:val="20"/>
        </w:rPr>
        <w:instrText>ADDIN CSL_CITATION {"citationItems":[{"id":"ITEM-1","itemData":{"DOI":"10.1145/1111320.1111070","ISBN":"1595930272","ISSN":"03621340","abstract":"Web applications typically interact with a back-end database to retrieve persistent data and then present the data to the user as dynamically generated output, such as HTML web pages. However, this interaction is commonly done through a low-level API by dynamically constructing query strings within a general-purpose programming language, such as Java. This low-level interaction is ad hoc because it does not take into account the structure of the output language. Accordingly, user inputs are treated as isolated lexical entities which, if not properly sanitized, can cause the web application to generate unintended output. This is called a command injection attack, which poses a serious threat to web application security. This paper presents the first formal definition of command injection attacks in the context of web applications, and gives a sound and complete algorithm for preventing them based on context-free grammars and compiler parsing techniques. Our key observation is that, for an attack to succeed, the input that gets propagated into the database query or the output document must change the intended syntactic structure of the query or document. Our definition and algorithm are general and apply to many forms of command injection attacks. We validate our approach with SqlCheckS, an implementation for the setting of SQL command injection attacks. We evaluated SqlCheckS on real-world web applications with systematically compiled real-world attack data as input. SqlCheckS produced no false positives or false negatives, incurred low runtime overhead, and applied straightforwardly to web applications written in different languages.","author":[{"dropping-particle":"","family":"Su","given":"Zhendong","non-dropping-particle":"","parse-names":false,"suffix":""},{"dropping-particle":"","family":"Wassermann","given":"Gary","non-dropping-particle":"","parse-names":false,"suffix":""}],"container-title":"ACM SIGPLAN Notices","id":"ITEM-1","issue":"1","issued":{"date-parts":[["2006"]]},"page":"372-382","title":"The essence of command injection attacks in web applications","type":"article-journal","volume":"41"},"uris":["http://www.mendeley.com/documents/?uuid=7ace4baa-939e-4437-afbf-cd205bef026a"]}],"mendeley":{"formattedCitation":"[1]","plainTextFormattedCitation":"[1]","previouslyFormattedCitation":"[1]"},"properties":{"noteIndex":0},"schema":"https://github.com/citation-style-language/schema/raw/master/csl-citation.json"}</w:instrText>
      </w:r>
      <w:r w:rsidR="00B97C47" w:rsidRPr="00603EF2">
        <w:rPr>
          <w:rFonts w:ascii="Times New Roman" w:eastAsiaTheme="minorEastAsia" w:hAnsi="Times New Roman" w:cs="Times New Roman"/>
          <w:sz w:val="20"/>
          <w:szCs w:val="20"/>
        </w:rPr>
        <w:fldChar w:fldCharType="separate"/>
      </w:r>
      <w:r w:rsidR="00B97C47" w:rsidRPr="00603EF2">
        <w:rPr>
          <w:rFonts w:ascii="Times New Roman" w:eastAsiaTheme="minorEastAsia" w:hAnsi="Times New Roman" w:cs="Times New Roman"/>
          <w:noProof/>
          <w:sz w:val="20"/>
          <w:szCs w:val="20"/>
        </w:rPr>
        <w:t>[1]</w:t>
      </w:r>
      <w:r w:rsidR="00B97C47" w:rsidRPr="00603EF2">
        <w:rPr>
          <w:rFonts w:ascii="Times New Roman" w:eastAsiaTheme="minorEastAsia" w:hAnsi="Times New Roman" w:cs="Times New Roman"/>
          <w:sz w:val="20"/>
          <w:szCs w:val="20"/>
        </w:rPr>
        <w:fldChar w:fldCharType="end"/>
      </w:r>
      <w:r w:rsidRPr="00603EF2">
        <w:rPr>
          <w:rFonts w:ascii="Times New Roman" w:eastAsiaTheme="minorEastAsia" w:hAnsi="Times New Roman" w:cs="Times New Roman"/>
          <w:sz w:val="20"/>
          <w:szCs w:val="20"/>
        </w:rPr>
        <w:t xml:space="preserve">. </w:t>
      </w:r>
    </w:p>
    <w:p w:rsidR="00FF1DB0" w:rsidRPr="00603EF2" w:rsidRDefault="00166F58" w:rsidP="00575A13">
      <w:pPr>
        <w:spacing w:line="360" w:lineRule="auto"/>
        <w:jc w:val="both"/>
        <w:rPr>
          <w:rFonts w:ascii="Times New Roman" w:eastAsiaTheme="minorEastAsia" w:hAnsi="Times New Roman" w:cs="Times New Roman"/>
          <w:sz w:val="20"/>
          <w:szCs w:val="20"/>
        </w:rPr>
      </w:pPr>
      <w:r w:rsidRPr="00603EF2">
        <w:rPr>
          <w:rFonts w:ascii="Times New Roman" w:eastAsiaTheme="minorEastAsia" w:hAnsi="Times New Roman" w:cs="Times New Roman"/>
          <w:sz w:val="20"/>
          <w:szCs w:val="20"/>
        </w:rPr>
        <w:t>These vulnerabilities come in many different forms and have varying levels of maliciousness. However, due to the inherent security risk that these vulnerabilities present</w:t>
      </w:r>
      <w:r w:rsidR="00023B59" w:rsidRPr="00603EF2">
        <w:rPr>
          <w:rFonts w:ascii="Times New Roman" w:eastAsiaTheme="minorEastAsia" w:hAnsi="Times New Roman" w:cs="Times New Roman"/>
          <w:sz w:val="20"/>
          <w:szCs w:val="20"/>
        </w:rPr>
        <w:t xml:space="preserve">, they have been ever present on the Open Web Application Security Project (OWASP) Top 10 vulnerability list for several years, including the most recent edition in 2017 </w:t>
      </w:r>
      <w:r w:rsidR="00023B59" w:rsidRPr="00603EF2">
        <w:rPr>
          <w:rFonts w:ascii="Times New Roman" w:eastAsiaTheme="minorEastAsia" w:hAnsi="Times New Roman" w:cs="Times New Roman"/>
          <w:sz w:val="20"/>
          <w:szCs w:val="20"/>
        </w:rPr>
        <w:fldChar w:fldCharType="begin" w:fldLock="1"/>
      </w:r>
      <w:r w:rsidR="00C5582F">
        <w:rPr>
          <w:rFonts w:ascii="Times New Roman" w:eastAsiaTheme="minorEastAsia" w:hAnsi="Times New Roman" w:cs="Times New Roman"/>
          <w:sz w:val="20"/>
          <w:szCs w:val="20"/>
        </w:rPr>
        <w:instrText>ADDIN CSL_CITATION {"citationItems":[{"id":"ITEM-1","itemData":{"author":[{"dropping-particle":"","family":"Open Web Application Security Project","given":"","non-dropping-particle":"","parse-names":false,"suffix":""}],"id":"ITEM-1","issued":{"date-parts":[["2017"]]},"title":"OWASP Top 10-2017","type":"report"},"uris":["http://www.mendeley.com/documents/?uuid=9cac5f7b-4d0e-3199-8ede-b2bb930a28d7"]}],"mendeley":{"formattedCitation":"[2]","plainTextFormattedCitation":"[2]","previouslyFormattedCitation":"[2]"},"properties":{"noteIndex":0},"schema":"https://github.com/citation-style-language/schema/raw/master/csl-citation.json"}</w:instrText>
      </w:r>
      <w:r w:rsidR="00023B59" w:rsidRPr="00603EF2">
        <w:rPr>
          <w:rFonts w:ascii="Times New Roman" w:eastAsiaTheme="minorEastAsia" w:hAnsi="Times New Roman" w:cs="Times New Roman"/>
          <w:sz w:val="20"/>
          <w:szCs w:val="20"/>
        </w:rPr>
        <w:fldChar w:fldCharType="separate"/>
      </w:r>
      <w:r w:rsidR="00B97C47" w:rsidRPr="00603EF2">
        <w:rPr>
          <w:rFonts w:ascii="Times New Roman" w:eastAsiaTheme="minorEastAsia" w:hAnsi="Times New Roman" w:cs="Times New Roman"/>
          <w:noProof/>
          <w:sz w:val="20"/>
          <w:szCs w:val="20"/>
        </w:rPr>
        <w:t>[2]</w:t>
      </w:r>
      <w:r w:rsidR="00023B59" w:rsidRPr="00603EF2">
        <w:rPr>
          <w:rFonts w:ascii="Times New Roman" w:eastAsiaTheme="minorEastAsia" w:hAnsi="Times New Roman" w:cs="Times New Roman"/>
          <w:sz w:val="20"/>
          <w:szCs w:val="20"/>
        </w:rPr>
        <w:fldChar w:fldCharType="end"/>
      </w:r>
      <w:r w:rsidR="00023B59" w:rsidRPr="00603EF2">
        <w:rPr>
          <w:rFonts w:ascii="Times New Roman" w:eastAsiaTheme="minorEastAsia" w:hAnsi="Times New Roman" w:cs="Times New Roman"/>
          <w:sz w:val="20"/>
          <w:szCs w:val="20"/>
        </w:rPr>
        <w:t xml:space="preserve">. </w:t>
      </w:r>
    </w:p>
    <w:p w:rsidR="00FF1DB0" w:rsidRPr="00603EF2" w:rsidRDefault="00023B59" w:rsidP="00575A13">
      <w:pPr>
        <w:spacing w:line="360" w:lineRule="auto"/>
        <w:jc w:val="both"/>
        <w:rPr>
          <w:rFonts w:ascii="Times New Roman" w:eastAsiaTheme="minorEastAsia" w:hAnsi="Times New Roman" w:cs="Times New Roman"/>
          <w:sz w:val="20"/>
          <w:szCs w:val="20"/>
        </w:rPr>
      </w:pPr>
      <w:r w:rsidRPr="00603EF2">
        <w:rPr>
          <w:rFonts w:ascii="Times New Roman" w:eastAsiaTheme="minorEastAsia" w:hAnsi="Times New Roman" w:cs="Times New Roman"/>
          <w:sz w:val="20"/>
          <w:szCs w:val="20"/>
        </w:rPr>
        <w:t>Given th</w:t>
      </w:r>
      <w:r w:rsidR="00B97C47" w:rsidRPr="00603EF2">
        <w:rPr>
          <w:rFonts w:ascii="Times New Roman" w:eastAsiaTheme="minorEastAsia" w:hAnsi="Times New Roman" w:cs="Times New Roman"/>
          <w:sz w:val="20"/>
          <w:szCs w:val="20"/>
        </w:rPr>
        <w:t xml:space="preserve">e extent to which these vulnerabilities exist and the problems that they can cause, SQLI and XSS have been heavily studied. </w:t>
      </w:r>
      <w:r w:rsidR="00EF0B39" w:rsidRPr="00603EF2">
        <w:rPr>
          <w:rFonts w:ascii="Times New Roman" w:eastAsiaTheme="minorEastAsia" w:hAnsi="Times New Roman" w:cs="Times New Roman"/>
          <w:sz w:val="20"/>
          <w:szCs w:val="20"/>
        </w:rPr>
        <w:t xml:space="preserve">One area of research on these vulnerabilities is the area of formal analysis. Formal analysis of these vulnerabilities involves usually static analysis along with some form of dynamic analysis to analyze the flow of information through the application to spot vulnerabilities. The upside to this form of analysis on web applications is that it allows for finding these vulnerabilities in code </w:t>
      </w:r>
      <w:r w:rsidR="003E4191" w:rsidRPr="00603EF2">
        <w:rPr>
          <w:rFonts w:ascii="Times New Roman" w:eastAsiaTheme="minorEastAsia" w:hAnsi="Times New Roman" w:cs="Times New Roman"/>
          <w:sz w:val="20"/>
          <w:szCs w:val="20"/>
        </w:rPr>
        <w:lastRenderedPageBreak/>
        <w:t>without executing the code which in a development environment can mean savings in time and money</w:t>
      </w:r>
      <w:r w:rsidR="00EA2E20" w:rsidRPr="00603EF2">
        <w:rPr>
          <w:rFonts w:ascii="Times New Roman" w:eastAsiaTheme="minorEastAsia" w:hAnsi="Times New Roman" w:cs="Times New Roman"/>
          <w:sz w:val="20"/>
          <w:szCs w:val="20"/>
        </w:rPr>
        <w:t xml:space="preserve"> </w:t>
      </w:r>
      <w:r w:rsidR="00EA2E20" w:rsidRPr="00603EF2">
        <w:rPr>
          <w:rFonts w:ascii="Times New Roman" w:eastAsiaTheme="minorEastAsia" w:hAnsi="Times New Roman" w:cs="Times New Roman"/>
          <w:sz w:val="20"/>
          <w:szCs w:val="20"/>
        </w:rPr>
        <w:fldChar w:fldCharType="begin" w:fldLock="1"/>
      </w:r>
      <w:r w:rsidR="00DC1CBC" w:rsidRPr="00603EF2">
        <w:rPr>
          <w:rFonts w:ascii="Times New Roman" w:eastAsiaTheme="minorEastAsia" w:hAnsi="Times New Roman" w:cs="Times New Roman"/>
          <w:sz w:val="20"/>
          <w:szCs w:val="20"/>
        </w:rPr>
        <w:instrText>ADDIN CSL_CITATION {"citationItems":[{"id":"ITEM-1","itemData":{"DOI":"10.1109/ICRAIE.2014.6909173","ISBN":"978-1-4799-4040-0","author":[{"dropping-particle":"","family":"Gupta","given":"Mukesh Kumar","non-dropping-particle":"","parse-names":false,"suffix":""},{"dropping-particle":"","family":"Govil","given":"M.C.","non-dropping-particle":"","parse-names":false,"suffix":""},{"dropping-particle":"","family":"Singh","given":"Girdhari","non-dropping-particle":"","parse-names":false,"suffix":""}],"container-title":"International Conference on Recent Advances and Innovations in Engineering (ICRAIE-2014)","id":"ITEM-1","issued":{"date-parts":[["2014","5"]]},"page":"1-5","publisher":"IEEE","title":"Static analysis approaches to detect SQL injection and cross site scripting vulnerabilities in web applications: A survey","type":"paper-conference"},"uris":["http://www.mendeley.com/documents/?uuid=ab7598b9-6c94-3749-9c0f-0aa3ccb25c37"]}],"mendeley":{"formattedCitation":"[3]","plainTextFormattedCitation":"[3]","previouslyFormattedCitation":"[3]"},"properties":{"noteIndex":0},"schema":"https://github.com/citation-style-language/schema/raw/master/csl-citation.json"}</w:instrText>
      </w:r>
      <w:r w:rsidR="00EA2E20" w:rsidRPr="00603EF2">
        <w:rPr>
          <w:rFonts w:ascii="Times New Roman" w:eastAsiaTheme="minorEastAsia" w:hAnsi="Times New Roman" w:cs="Times New Roman"/>
          <w:sz w:val="20"/>
          <w:szCs w:val="20"/>
        </w:rPr>
        <w:fldChar w:fldCharType="separate"/>
      </w:r>
      <w:r w:rsidR="00EA2E20" w:rsidRPr="00603EF2">
        <w:rPr>
          <w:rFonts w:ascii="Times New Roman" w:eastAsiaTheme="minorEastAsia" w:hAnsi="Times New Roman" w:cs="Times New Roman"/>
          <w:noProof/>
          <w:sz w:val="20"/>
          <w:szCs w:val="20"/>
        </w:rPr>
        <w:t>[3]</w:t>
      </w:r>
      <w:r w:rsidR="00EA2E20" w:rsidRPr="00603EF2">
        <w:rPr>
          <w:rFonts w:ascii="Times New Roman" w:eastAsiaTheme="minorEastAsia" w:hAnsi="Times New Roman" w:cs="Times New Roman"/>
          <w:sz w:val="20"/>
          <w:szCs w:val="20"/>
        </w:rPr>
        <w:fldChar w:fldCharType="end"/>
      </w:r>
      <w:r w:rsidR="003E4191" w:rsidRPr="00603EF2">
        <w:rPr>
          <w:rFonts w:ascii="Times New Roman" w:eastAsiaTheme="minorEastAsia" w:hAnsi="Times New Roman" w:cs="Times New Roman"/>
          <w:sz w:val="20"/>
          <w:szCs w:val="20"/>
        </w:rPr>
        <w:t xml:space="preserve">. Additionally, this form of analysis can be performed on existing code to identify vulnerabilities </w:t>
      </w:r>
      <w:r w:rsidR="00D023EE" w:rsidRPr="00603EF2">
        <w:rPr>
          <w:rFonts w:ascii="Times New Roman" w:eastAsiaTheme="minorEastAsia" w:hAnsi="Times New Roman" w:cs="Times New Roman"/>
          <w:sz w:val="20"/>
          <w:szCs w:val="20"/>
        </w:rPr>
        <w:t xml:space="preserve">without requiring modification to the code which also saves time and money </w:t>
      </w:r>
      <w:r w:rsidR="00D023EE" w:rsidRPr="00603EF2">
        <w:rPr>
          <w:rFonts w:ascii="Times New Roman" w:eastAsiaTheme="minorEastAsia" w:hAnsi="Times New Roman" w:cs="Times New Roman"/>
          <w:sz w:val="20"/>
          <w:szCs w:val="20"/>
        </w:rPr>
        <w:fldChar w:fldCharType="begin" w:fldLock="1"/>
      </w:r>
      <w:r w:rsidR="00DC1CBC" w:rsidRPr="00603EF2">
        <w:rPr>
          <w:rFonts w:ascii="Times New Roman" w:eastAsiaTheme="minorEastAsia" w:hAnsi="Times New Roman" w:cs="Times New Roman"/>
          <w:sz w:val="20"/>
          <w:szCs w:val="20"/>
        </w:rPr>
        <w:instrText>ADDIN CSL_CITATION {"citationItems":[{"id":"ITEM-1","itemData":{"DOI":"10.1145/2993600.2993606","ISBN":"9781450345743","abstract":"JSPChecker is a static analysis tool that detects context-sensitive cross-site scripting vulnerabilities in legacy web applications. While cross-site scripting flaws can be mitigated through sanitisation, a process that removes dangerous characters from input values, proper sanitisation requires knowledge about the output context of input values. Indeed, web pages are built using a mix of different languages (e.g. HTML, CSS, JavaScript and others) that call for different sanitisation routines. Context-sensitive cross-site scripting vulnerabilities occur when there is a mismatch between sanitisation routines and output contexts. JSPChecker uses data-flow analysis to track the sanitisa-tion routines that are applied to an input value, a combination of string analysis and fault-tolerant parsing to approximate the output context of sanitised values, and uses this information to detect context-sensitive cross-site scripting vulnerabilities. We demonstrate the effectiveness of our approach by analysing five open-source applications and showing how JSPChecker can identify several context-sensitive XSS flaws in real world applications with a precision ranging from 96% to 100%.","author":[{"dropping-particle":"","family":"Steinhauser","given":"Antonin","non-dropping-particle":"","parse-names":false,"suffix":""},{"dropping-particle":"","family":"Gauthier","given":"François","non-dropping-particle":"","parse-names":false,"suffix":""}],"container-title":"Proceedings of the 2016 ACM Workshop on Programming Languages and Analysis for Security - PLAS'16","id":"ITEM-1","issued":{"date-parts":[["2016"]]},"note":"context sensitive XSS vulnerabilities occur when there is a discrepancy between input sanitization and output context. \n\nDeveloped a new algorithm that utilizes data flow analysis, static string analysis, and fault tolerant parsing (allows for recovery from HTML syntax errors). \n\nTracks data flow through sanitisation with a static analysis framework Then generates HTML page approximations, then uses parsers to detect any mismatches (XSS vulnerabilities)","page":"57-68","title":"JSPChecker: Static Detection of Context-Sensitive Cross-Site Scripting Flaws in Legacy Web Applications","type":"paper-conference"},"uris":["http://www.mendeley.com/documents/?uuid=ccb876a4-1d2a-392f-91aa-b7c3ddce6812"]}],"mendeley":{"formattedCitation":"[4]","plainTextFormattedCitation":"[4]","previouslyFormattedCitation":"[4]"},"properties":{"noteIndex":0},"schema":"https://github.com/citation-style-language/schema/raw/master/csl-citation.json"}</w:instrText>
      </w:r>
      <w:r w:rsidR="00D023EE" w:rsidRPr="00603EF2">
        <w:rPr>
          <w:rFonts w:ascii="Times New Roman" w:eastAsiaTheme="minorEastAsia" w:hAnsi="Times New Roman" w:cs="Times New Roman"/>
          <w:sz w:val="20"/>
          <w:szCs w:val="20"/>
        </w:rPr>
        <w:fldChar w:fldCharType="separate"/>
      </w:r>
      <w:r w:rsidR="00EA2E20" w:rsidRPr="00603EF2">
        <w:rPr>
          <w:rFonts w:ascii="Times New Roman" w:eastAsiaTheme="minorEastAsia" w:hAnsi="Times New Roman" w:cs="Times New Roman"/>
          <w:noProof/>
          <w:sz w:val="20"/>
          <w:szCs w:val="20"/>
        </w:rPr>
        <w:t>[4]</w:t>
      </w:r>
      <w:r w:rsidR="00D023EE" w:rsidRPr="00603EF2">
        <w:rPr>
          <w:rFonts w:ascii="Times New Roman" w:eastAsiaTheme="minorEastAsia" w:hAnsi="Times New Roman" w:cs="Times New Roman"/>
          <w:sz w:val="20"/>
          <w:szCs w:val="20"/>
        </w:rPr>
        <w:fldChar w:fldCharType="end"/>
      </w:r>
      <w:r w:rsidR="003E4191" w:rsidRPr="00603EF2">
        <w:rPr>
          <w:rFonts w:ascii="Times New Roman" w:eastAsiaTheme="minorEastAsia" w:hAnsi="Times New Roman" w:cs="Times New Roman"/>
          <w:sz w:val="20"/>
          <w:szCs w:val="20"/>
        </w:rPr>
        <w:t>.</w:t>
      </w:r>
      <w:r w:rsidR="00FF1DB0" w:rsidRPr="00603EF2">
        <w:rPr>
          <w:rFonts w:ascii="Times New Roman" w:eastAsiaTheme="minorEastAsia" w:hAnsi="Times New Roman" w:cs="Times New Roman"/>
          <w:sz w:val="20"/>
          <w:szCs w:val="20"/>
        </w:rPr>
        <w:t xml:space="preserve"> </w:t>
      </w:r>
    </w:p>
    <w:p w:rsidR="00FF1DB0" w:rsidRPr="00603EF2" w:rsidRDefault="003E4191" w:rsidP="00575A13">
      <w:pPr>
        <w:spacing w:line="360" w:lineRule="auto"/>
        <w:jc w:val="both"/>
        <w:rPr>
          <w:rFonts w:ascii="Times New Roman" w:eastAsiaTheme="minorEastAsia" w:hAnsi="Times New Roman" w:cs="Times New Roman"/>
          <w:sz w:val="20"/>
          <w:szCs w:val="20"/>
        </w:rPr>
      </w:pPr>
      <w:r w:rsidRPr="00603EF2">
        <w:rPr>
          <w:rFonts w:ascii="Times New Roman" w:eastAsiaTheme="minorEastAsia" w:hAnsi="Times New Roman" w:cs="Times New Roman"/>
          <w:sz w:val="20"/>
          <w:szCs w:val="20"/>
        </w:rPr>
        <w:t xml:space="preserve">In this paper, we explore </w:t>
      </w:r>
      <w:r w:rsidR="003C209D" w:rsidRPr="00603EF2">
        <w:rPr>
          <w:rFonts w:ascii="Times New Roman" w:eastAsiaTheme="minorEastAsia" w:hAnsi="Times New Roman" w:cs="Times New Roman"/>
          <w:sz w:val="20"/>
          <w:szCs w:val="20"/>
        </w:rPr>
        <w:t xml:space="preserve">a few of the most </w:t>
      </w:r>
      <w:r w:rsidR="00413FBC" w:rsidRPr="00603EF2">
        <w:rPr>
          <w:rFonts w:ascii="Times New Roman" w:eastAsiaTheme="minorEastAsia" w:hAnsi="Times New Roman" w:cs="Times New Roman"/>
          <w:sz w:val="20"/>
          <w:szCs w:val="20"/>
        </w:rPr>
        <w:t>well-known</w:t>
      </w:r>
      <w:r w:rsidR="003C209D" w:rsidRPr="00603EF2">
        <w:rPr>
          <w:rFonts w:ascii="Times New Roman" w:eastAsiaTheme="minorEastAsia" w:hAnsi="Times New Roman" w:cs="Times New Roman"/>
          <w:sz w:val="20"/>
          <w:szCs w:val="20"/>
        </w:rPr>
        <w:t xml:space="preserve"> approaches for </w:t>
      </w:r>
      <w:r w:rsidR="005B44C7" w:rsidRPr="00603EF2">
        <w:rPr>
          <w:rFonts w:ascii="Times New Roman" w:eastAsiaTheme="minorEastAsia" w:hAnsi="Times New Roman" w:cs="Times New Roman"/>
          <w:sz w:val="20"/>
          <w:szCs w:val="20"/>
        </w:rPr>
        <w:t xml:space="preserve">formal </w:t>
      </w:r>
      <w:r w:rsidR="003C209D" w:rsidRPr="00603EF2">
        <w:rPr>
          <w:rFonts w:ascii="Times New Roman" w:eastAsiaTheme="minorEastAsia" w:hAnsi="Times New Roman" w:cs="Times New Roman"/>
          <w:sz w:val="20"/>
          <w:szCs w:val="20"/>
        </w:rPr>
        <w:t>analysis of SQLI and XSS in web applications and present some avenues for future work.</w:t>
      </w:r>
    </w:p>
    <w:p w:rsidR="00C372E9" w:rsidRPr="00381E3C" w:rsidRDefault="005A5A91" w:rsidP="00575A13">
      <w:pPr>
        <w:spacing w:line="360" w:lineRule="auto"/>
        <w:jc w:val="both"/>
        <w:rPr>
          <w:rFonts w:ascii="Times New Roman" w:eastAsiaTheme="minorEastAsia" w:hAnsi="Times New Roman" w:cs="Times New Roman"/>
          <w:b/>
          <w:sz w:val="28"/>
          <w:szCs w:val="28"/>
        </w:rPr>
      </w:pPr>
      <w:r w:rsidRPr="00381E3C">
        <w:rPr>
          <w:rFonts w:ascii="Times New Roman" w:eastAsiaTheme="minorEastAsia" w:hAnsi="Times New Roman" w:cs="Times New Roman"/>
          <w:b/>
          <w:sz w:val="28"/>
          <w:szCs w:val="28"/>
        </w:rPr>
        <w:t>Background</w:t>
      </w:r>
    </w:p>
    <w:p w:rsidR="00FF1DB0" w:rsidRPr="00603EF2" w:rsidRDefault="006A0792" w:rsidP="00575A13">
      <w:pPr>
        <w:spacing w:line="360" w:lineRule="auto"/>
        <w:jc w:val="both"/>
        <w:rPr>
          <w:rFonts w:ascii="Times New Roman" w:eastAsiaTheme="minorEastAsia" w:hAnsi="Times New Roman" w:cs="Times New Roman"/>
          <w:sz w:val="20"/>
          <w:szCs w:val="20"/>
        </w:rPr>
      </w:pPr>
      <w:r w:rsidRPr="00603EF2">
        <w:rPr>
          <w:rFonts w:ascii="Times New Roman" w:eastAsiaTheme="minorEastAsia" w:hAnsi="Times New Roman" w:cs="Times New Roman"/>
          <w:sz w:val="20"/>
          <w:szCs w:val="20"/>
        </w:rPr>
        <w:t xml:space="preserve">The most prevalent command injection vulnerabilities generally fall into two categories: SQL injection  and Cross-Site Scripting </w:t>
      </w:r>
      <w:r w:rsidR="002C03ED" w:rsidRPr="00603EF2">
        <w:rPr>
          <w:rFonts w:ascii="Times New Roman" w:eastAsiaTheme="minorEastAsia" w:hAnsi="Times New Roman" w:cs="Times New Roman"/>
          <w:sz w:val="20"/>
          <w:szCs w:val="20"/>
        </w:rPr>
        <w:t>attacks</w:t>
      </w:r>
      <w:r w:rsidRPr="00603EF2">
        <w:rPr>
          <w:rFonts w:ascii="Times New Roman" w:eastAsiaTheme="minorEastAsia" w:hAnsi="Times New Roman" w:cs="Times New Roman"/>
          <w:sz w:val="20"/>
          <w:szCs w:val="20"/>
        </w:rPr>
        <w:t xml:space="preserve"> </w:t>
      </w:r>
      <w:r w:rsidRPr="00603EF2">
        <w:rPr>
          <w:rFonts w:ascii="Times New Roman" w:eastAsiaTheme="minorEastAsia" w:hAnsi="Times New Roman" w:cs="Times New Roman"/>
          <w:sz w:val="20"/>
          <w:szCs w:val="20"/>
        </w:rPr>
        <w:fldChar w:fldCharType="begin" w:fldLock="1"/>
      </w:r>
      <w:r w:rsidR="00DC1CBC" w:rsidRPr="00603EF2">
        <w:rPr>
          <w:rFonts w:ascii="Times New Roman" w:eastAsiaTheme="minorEastAsia" w:hAnsi="Times New Roman" w:cs="Times New Roman"/>
          <w:sz w:val="20"/>
          <w:szCs w:val="20"/>
        </w:rPr>
        <w:instrText>ADDIN CSL_CITATION {"citationItems":[{"id":"ITEM-1","itemData":{"URL":"https://cwe.mitre.org/data/definitions/77.html","accessed":{"date-parts":[["2018","10","26"]]},"id":"ITEM-1","issued":{"date-parts":[["2018"]]},"title":"CWE - CWE-77: Improper Neutralization of Special Elements used in a Command ('Command Injection') (3.1)","type":"webpage"},"uris":["http://www.mendeley.com/documents/?uuid=369bf348-4fa0-3b01-bdb7-e59744b98c49"]},{"id":"ITEM-2","itemData":{"URL":"https://cwe.mitre.org/data/definitions/79.html","accessed":{"date-parts":[["2018","10","26"]]},"id":"ITEM-2","issued":{"date-parts":[["2018"]]},"title":"CWE - CWE-79: Improper Neutralization of Input During Web Page Generation ('Cross-site Scripting') (3.1)","type":"webpage"},"uris":["http://www.mendeley.com/documents/?uuid=7bf54dc4-f54b-35b0-9bda-df47eeae8853"]}],"mendeley":{"formattedCitation":"[5], [6]","plainTextFormattedCitation":"[5], [6]","previouslyFormattedCitation":"[5], [6]"},"properties":{"noteIndex":0},"schema":"https://github.com/citation-style-language/schema/raw/master/csl-citation.json"}</w:instrText>
      </w:r>
      <w:r w:rsidRPr="00603EF2">
        <w:rPr>
          <w:rFonts w:ascii="Times New Roman" w:eastAsiaTheme="minorEastAsia" w:hAnsi="Times New Roman" w:cs="Times New Roman"/>
          <w:sz w:val="20"/>
          <w:szCs w:val="20"/>
        </w:rPr>
        <w:fldChar w:fldCharType="separate"/>
      </w:r>
      <w:r w:rsidR="00EA2E20" w:rsidRPr="00603EF2">
        <w:rPr>
          <w:rFonts w:ascii="Times New Roman" w:eastAsiaTheme="minorEastAsia" w:hAnsi="Times New Roman" w:cs="Times New Roman"/>
          <w:noProof/>
          <w:sz w:val="20"/>
          <w:szCs w:val="20"/>
        </w:rPr>
        <w:t>[5], [6]</w:t>
      </w:r>
      <w:r w:rsidRPr="00603EF2">
        <w:rPr>
          <w:rFonts w:ascii="Times New Roman" w:eastAsiaTheme="minorEastAsia" w:hAnsi="Times New Roman" w:cs="Times New Roman"/>
          <w:sz w:val="20"/>
          <w:szCs w:val="20"/>
        </w:rPr>
        <w:fldChar w:fldCharType="end"/>
      </w:r>
      <w:r w:rsidRPr="00603EF2">
        <w:rPr>
          <w:rFonts w:ascii="Times New Roman" w:eastAsiaTheme="minorEastAsia" w:hAnsi="Times New Roman" w:cs="Times New Roman"/>
          <w:sz w:val="20"/>
          <w:szCs w:val="20"/>
        </w:rPr>
        <w:fldChar w:fldCharType="begin" w:fldLock="1"/>
      </w:r>
      <w:r w:rsidR="00DC1CBC" w:rsidRPr="00603EF2">
        <w:rPr>
          <w:rFonts w:ascii="Times New Roman" w:eastAsiaTheme="minorEastAsia" w:hAnsi="Times New Roman" w:cs="Times New Roman"/>
          <w:sz w:val="20"/>
          <w:szCs w:val="20"/>
        </w:rPr>
        <w:instrText>ADDIN CSL_CITATION {"citationItems":[{"id":"ITEM-1","itemData":{"URL":"https://cwe.mitre.org/data/definitions/79.html","accessed":{"date-parts":[["2018","10","26"]]},"id":"ITEM-1","issued":{"date-parts":[["2018"]]},"title":"CWE - CWE-79: Improper Neutralization of Input During Web Page Generation ('Cross-site Scripting') (3.1)","type":"webpage"},"uris":["http://www.mendeley.com/documents/?uuid=7bf54dc4-f54b-35b0-9bda-df47eeae8853"]},{"id":"ITEM-2","itemData":{"URL":"https://cwe.mitre.org/data/definitions/89.html","accessed":{"date-parts":[["2018","10","26"]]},"id":"ITEM-2","issued":{"date-parts":[["2018"]]},"title":"CWE - CWE-89: Improper Neutralization of Special Elements used in an SQL Command ('SQL Injection') (3.1)","type":"webpage"},"uris":["http://www.mendeley.com/documents/?uuid=9c61cf83-c5ae-376a-82b9-8afc395e3c1b"]}],"mendeley":{"formattedCitation":"[6], [7]","manualFormatting":", [3]","plainTextFormattedCitation":"[6], [7]","previouslyFormattedCitation":"[6], [7]"},"properties":{"noteIndex":0},"schema":"https://github.com/citation-style-language/schema/raw/master/csl-citation.json"}</w:instrText>
      </w:r>
      <w:r w:rsidRPr="00603EF2">
        <w:rPr>
          <w:rFonts w:ascii="Times New Roman" w:eastAsiaTheme="minorEastAsia" w:hAnsi="Times New Roman" w:cs="Times New Roman"/>
          <w:sz w:val="20"/>
          <w:szCs w:val="20"/>
        </w:rPr>
        <w:fldChar w:fldCharType="separate"/>
      </w:r>
      <w:r w:rsidRPr="00603EF2">
        <w:rPr>
          <w:rFonts w:ascii="Times New Roman" w:eastAsiaTheme="minorEastAsia" w:hAnsi="Times New Roman" w:cs="Times New Roman"/>
          <w:noProof/>
          <w:sz w:val="20"/>
          <w:szCs w:val="20"/>
        </w:rPr>
        <w:t>, [3]</w:t>
      </w:r>
      <w:r w:rsidRPr="00603EF2">
        <w:rPr>
          <w:rFonts w:ascii="Times New Roman" w:eastAsiaTheme="minorEastAsia" w:hAnsi="Times New Roman" w:cs="Times New Roman"/>
          <w:sz w:val="20"/>
          <w:szCs w:val="20"/>
        </w:rPr>
        <w:fldChar w:fldCharType="end"/>
      </w:r>
      <w:r w:rsidRPr="00603EF2">
        <w:rPr>
          <w:rFonts w:ascii="Times New Roman" w:eastAsiaTheme="minorEastAsia" w:hAnsi="Times New Roman" w:cs="Times New Roman"/>
          <w:sz w:val="20"/>
          <w:szCs w:val="20"/>
        </w:rPr>
        <w:t xml:space="preserve">. According to the Common Weakness Enumeration (CWE) list, </w:t>
      </w:r>
      <w:r w:rsidR="002C03ED" w:rsidRPr="00603EF2">
        <w:rPr>
          <w:rFonts w:ascii="Times New Roman" w:eastAsiaTheme="minorEastAsia" w:hAnsi="Times New Roman" w:cs="Times New Roman"/>
          <w:sz w:val="20"/>
          <w:szCs w:val="20"/>
        </w:rPr>
        <w:t>SQLI</w:t>
      </w:r>
      <w:r w:rsidRPr="00603EF2">
        <w:rPr>
          <w:rFonts w:ascii="Times New Roman" w:eastAsiaTheme="minorEastAsia" w:hAnsi="Times New Roman" w:cs="Times New Roman"/>
          <w:sz w:val="20"/>
          <w:szCs w:val="20"/>
        </w:rPr>
        <w:t xml:space="preserve"> is an instance where </w:t>
      </w:r>
      <w:r w:rsidR="00056FC5" w:rsidRPr="00603EF2">
        <w:rPr>
          <w:rFonts w:ascii="Times New Roman" w:eastAsiaTheme="minorEastAsia" w:hAnsi="Times New Roman" w:cs="Times New Roman"/>
          <w:sz w:val="20"/>
          <w:szCs w:val="20"/>
        </w:rPr>
        <w:t xml:space="preserve">software (think web application) generates </w:t>
      </w:r>
      <w:r w:rsidR="00AC5AB0" w:rsidRPr="00603EF2">
        <w:rPr>
          <w:rFonts w:ascii="Times New Roman" w:eastAsiaTheme="minorEastAsia" w:hAnsi="Times New Roman" w:cs="Times New Roman"/>
          <w:sz w:val="20"/>
          <w:szCs w:val="20"/>
        </w:rPr>
        <w:t>a SQL query that contains user input. If the input contains certain elements of a SQL query, then a SQL injection attack can occur</w:t>
      </w:r>
      <w:r w:rsidR="001E1C17" w:rsidRPr="00603EF2">
        <w:rPr>
          <w:rFonts w:ascii="Times New Roman" w:eastAsiaTheme="minorEastAsia" w:hAnsi="Times New Roman" w:cs="Times New Roman"/>
          <w:sz w:val="20"/>
          <w:szCs w:val="20"/>
        </w:rPr>
        <w:t xml:space="preserve"> </w:t>
      </w:r>
      <w:r w:rsidR="001E1C17" w:rsidRPr="00603EF2">
        <w:rPr>
          <w:rFonts w:ascii="Times New Roman" w:eastAsiaTheme="minorEastAsia" w:hAnsi="Times New Roman" w:cs="Times New Roman"/>
          <w:sz w:val="20"/>
          <w:szCs w:val="20"/>
        </w:rPr>
        <w:fldChar w:fldCharType="begin" w:fldLock="1"/>
      </w:r>
      <w:r w:rsidR="00DC1CBC" w:rsidRPr="00603EF2">
        <w:rPr>
          <w:rFonts w:ascii="Times New Roman" w:eastAsiaTheme="minorEastAsia" w:hAnsi="Times New Roman" w:cs="Times New Roman"/>
          <w:sz w:val="20"/>
          <w:szCs w:val="20"/>
        </w:rPr>
        <w:instrText>ADDIN CSL_CITATION {"citationItems":[{"id":"ITEM-1","itemData":{"URL":"https://cwe.mitre.org/data/definitions/89.html","accessed":{"date-parts":[["2018","10","26"]]},"id":"ITEM-1","issued":{"date-parts":[["2018"]]},"title":"CWE - CWE-89: Improper Neutralization of Special Elements used in an SQL Command ('SQL Injection') (3.1)","type":"webpage"},"uris":["http://www.mendeley.com/documents/?uuid=9c61cf83-c5ae-376a-82b9-8afc395e3c1b"]}],"mendeley":{"formattedCitation":"[7]","plainTextFormattedCitation":"[7]","previouslyFormattedCitation":"[7]"},"properties":{"noteIndex":0},"schema":"https://github.com/citation-style-language/schema/raw/master/csl-citation.json"}</w:instrText>
      </w:r>
      <w:r w:rsidR="001E1C17" w:rsidRPr="00603EF2">
        <w:rPr>
          <w:rFonts w:ascii="Times New Roman" w:eastAsiaTheme="minorEastAsia" w:hAnsi="Times New Roman" w:cs="Times New Roman"/>
          <w:sz w:val="20"/>
          <w:szCs w:val="20"/>
        </w:rPr>
        <w:fldChar w:fldCharType="separate"/>
      </w:r>
      <w:r w:rsidR="00EA2E20" w:rsidRPr="00603EF2">
        <w:rPr>
          <w:rFonts w:ascii="Times New Roman" w:eastAsiaTheme="minorEastAsia" w:hAnsi="Times New Roman" w:cs="Times New Roman"/>
          <w:noProof/>
          <w:sz w:val="20"/>
          <w:szCs w:val="20"/>
        </w:rPr>
        <w:t>[7]</w:t>
      </w:r>
      <w:r w:rsidR="001E1C17" w:rsidRPr="00603EF2">
        <w:rPr>
          <w:rFonts w:ascii="Times New Roman" w:eastAsiaTheme="minorEastAsia" w:hAnsi="Times New Roman" w:cs="Times New Roman"/>
          <w:sz w:val="20"/>
          <w:szCs w:val="20"/>
        </w:rPr>
        <w:fldChar w:fldCharType="end"/>
      </w:r>
      <w:r w:rsidR="001E1C17" w:rsidRPr="00603EF2">
        <w:rPr>
          <w:rFonts w:ascii="Times New Roman" w:eastAsiaTheme="minorEastAsia" w:hAnsi="Times New Roman" w:cs="Times New Roman"/>
          <w:sz w:val="20"/>
          <w:szCs w:val="20"/>
        </w:rPr>
        <w:t>. Outside influences should not be allowed to modify code and if they do modify it, problems will arise</w:t>
      </w:r>
      <w:r w:rsidR="002C03ED" w:rsidRPr="00603EF2">
        <w:rPr>
          <w:rFonts w:ascii="Times New Roman" w:eastAsiaTheme="minorEastAsia" w:hAnsi="Times New Roman" w:cs="Times New Roman"/>
          <w:sz w:val="20"/>
          <w:szCs w:val="20"/>
        </w:rPr>
        <w:t xml:space="preserve"> such as loss of confidentiality or integrity of data </w:t>
      </w:r>
      <w:r w:rsidR="002C03ED" w:rsidRPr="00603EF2">
        <w:rPr>
          <w:rFonts w:ascii="Times New Roman" w:eastAsiaTheme="minorEastAsia" w:hAnsi="Times New Roman" w:cs="Times New Roman"/>
          <w:sz w:val="20"/>
          <w:szCs w:val="20"/>
        </w:rPr>
        <w:fldChar w:fldCharType="begin" w:fldLock="1"/>
      </w:r>
      <w:r w:rsidR="00C5582F">
        <w:rPr>
          <w:rFonts w:ascii="Times New Roman" w:eastAsiaTheme="minorEastAsia" w:hAnsi="Times New Roman" w:cs="Times New Roman"/>
          <w:sz w:val="20"/>
          <w:szCs w:val="20"/>
        </w:rPr>
        <w:instrText>ADDIN CSL_CITATION {"citationItems":[{"id":"ITEM-1","itemData":{"author":[{"dropping-particle":"","family":"Open Web Application Security Project","given":"","non-dropping-particle":"","parse-names":false,"suffix":""}],"id":"ITEM-1","issued":{"date-parts":[["2017"]]},"title":"OWASP Top 10-2017","type":"report"},"uris":["http://www.mendeley.com/documents/?uuid=9cac5f7b-4d0e-3199-8ede-b2bb930a28d7"]}],"mendeley":{"formattedCitation":"[2]","plainTextFormattedCitation":"[2]","previouslyFormattedCitation":"[2]"},"properties":{"noteIndex":0},"schema":"https://github.com/citation-style-language/schema/raw/master/csl-citation.json"}</w:instrText>
      </w:r>
      <w:r w:rsidR="002C03ED" w:rsidRPr="00603EF2">
        <w:rPr>
          <w:rFonts w:ascii="Times New Roman" w:eastAsiaTheme="minorEastAsia" w:hAnsi="Times New Roman" w:cs="Times New Roman"/>
          <w:sz w:val="20"/>
          <w:szCs w:val="20"/>
        </w:rPr>
        <w:fldChar w:fldCharType="separate"/>
      </w:r>
      <w:r w:rsidR="00B97C47" w:rsidRPr="00603EF2">
        <w:rPr>
          <w:rFonts w:ascii="Times New Roman" w:eastAsiaTheme="minorEastAsia" w:hAnsi="Times New Roman" w:cs="Times New Roman"/>
          <w:noProof/>
          <w:sz w:val="20"/>
          <w:szCs w:val="20"/>
        </w:rPr>
        <w:t>[2]</w:t>
      </w:r>
      <w:r w:rsidR="002C03ED" w:rsidRPr="00603EF2">
        <w:rPr>
          <w:rFonts w:ascii="Times New Roman" w:eastAsiaTheme="minorEastAsia" w:hAnsi="Times New Roman" w:cs="Times New Roman"/>
          <w:sz w:val="20"/>
          <w:szCs w:val="20"/>
        </w:rPr>
        <w:fldChar w:fldCharType="end"/>
      </w:r>
      <w:r w:rsidR="002C03ED" w:rsidRPr="00603EF2">
        <w:rPr>
          <w:rFonts w:ascii="Times New Roman" w:eastAsiaTheme="minorEastAsia" w:hAnsi="Times New Roman" w:cs="Times New Roman"/>
          <w:sz w:val="20"/>
          <w:szCs w:val="20"/>
        </w:rPr>
        <w:t xml:space="preserve">. </w:t>
      </w:r>
    </w:p>
    <w:p w:rsidR="00D40035" w:rsidRPr="00603EF2" w:rsidRDefault="002C03ED" w:rsidP="00575A13">
      <w:pPr>
        <w:spacing w:line="360" w:lineRule="auto"/>
        <w:jc w:val="both"/>
        <w:rPr>
          <w:rFonts w:ascii="Times New Roman" w:eastAsiaTheme="minorEastAsia" w:hAnsi="Times New Roman" w:cs="Times New Roman"/>
          <w:sz w:val="20"/>
          <w:szCs w:val="20"/>
        </w:rPr>
      </w:pPr>
      <w:r w:rsidRPr="00603EF2">
        <w:rPr>
          <w:rFonts w:ascii="Times New Roman" w:eastAsiaTheme="minorEastAsia" w:hAnsi="Times New Roman" w:cs="Times New Roman"/>
          <w:sz w:val="20"/>
          <w:szCs w:val="20"/>
        </w:rPr>
        <w:t xml:space="preserve">XSS attacks are related to SQLI attacks in that they are a vulnerability in which outside influences can affect execution of code, particularly from JavaScript. According to the CWE, XSS attacks occur generates a request for web data and that web page either contains a malicious script or allows execution of remote code </w:t>
      </w:r>
      <w:r w:rsidRPr="00603EF2">
        <w:rPr>
          <w:rFonts w:ascii="Times New Roman" w:eastAsiaTheme="minorEastAsia" w:hAnsi="Times New Roman" w:cs="Times New Roman"/>
          <w:sz w:val="20"/>
          <w:szCs w:val="20"/>
        </w:rPr>
        <w:fldChar w:fldCharType="begin" w:fldLock="1"/>
      </w:r>
      <w:r w:rsidR="00DC1CBC" w:rsidRPr="00603EF2">
        <w:rPr>
          <w:rFonts w:ascii="Times New Roman" w:eastAsiaTheme="minorEastAsia" w:hAnsi="Times New Roman" w:cs="Times New Roman"/>
          <w:sz w:val="20"/>
          <w:szCs w:val="20"/>
        </w:rPr>
        <w:instrText>ADDIN CSL_CITATION {"citationItems":[{"id":"ITEM-1","itemData":{"URL":"https://cwe.mitre.org/data/definitions/79.html","accessed":{"date-parts":[["2018","10","26"]]},"id":"ITEM-1","issued":{"date-parts":[["2018"]]},"title":"CWE - CWE-79: Improper Neutralization of Input During Web Page Generation ('Cross-site Scripting') (3.1)","type":"webpage"},"uris":["http://www.mendeley.com/documents/?uuid=7bf54dc4-f54b-35b0-9bda-df47eeae8853"]}],"mendeley":{"formattedCitation":"[6]","plainTextFormattedCitation":"[6]","previouslyFormattedCitation":"[6]"},"properties":{"noteIndex":0},"schema":"https://github.com/citation-style-language/schema/raw/master/csl-citation.json"}</w:instrText>
      </w:r>
      <w:r w:rsidRPr="00603EF2">
        <w:rPr>
          <w:rFonts w:ascii="Times New Roman" w:eastAsiaTheme="minorEastAsia" w:hAnsi="Times New Roman" w:cs="Times New Roman"/>
          <w:sz w:val="20"/>
          <w:szCs w:val="20"/>
        </w:rPr>
        <w:fldChar w:fldCharType="separate"/>
      </w:r>
      <w:r w:rsidR="00EA2E20" w:rsidRPr="00603EF2">
        <w:rPr>
          <w:rFonts w:ascii="Times New Roman" w:eastAsiaTheme="minorEastAsia" w:hAnsi="Times New Roman" w:cs="Times New Roman"/>
          <w:noProof/>
          <w:sz w:val="20"/>
          <w:szCs w:val="20"/>
        </w:rPr>
        <w:t>[6]</w:t>
      </w:r>
      <w:r w:rsidRPr="00603EF2">
        <w:rPr>
          <w:rFonts w:ascii="Times New Roman" w:eastAsiaTheme="minorEastAsia" w:hAnsi="Times New Roman" w:cs="Times New Roman"/>
          <w:sz w:val="20"/>
          <w:szCs w:val="20"/>
        </w:rPr>
        <w:fldChar w:fldCharType="end"/>
      </w:r>
      <w:r w:rsidRPr="00603EF2">
        <w:rPr>
          <w:rFonts w:ascii="Times New Roman" w:eastAsiaTheme="minorEastAsia" w:hAnsi="Times New Roman" w:cs="Times New Roman"/>
          <w:sz w:val="20"/>
          <w:szCs w:val="20"/>
        </w:rPr>
        <w:t xml:space="preserve">. There are three categories of XSS each with different characteristics. </w:t>
      </w:r>
    </w:p>
    <w:p w:rsidR="005A5A91" w:rsidRPr="00603EF2" w:rsidRDefault="00D40035" w:rsidP="00575A13">
      <w:pPr>
        <w:pStyle w:val="ListParagraph"/>
        <w:numPr>
          <w:ilvl w:val="0"/>
          <w:numId w:val="1"/>
        </w:numPr>
        <w:spacing w:line="360" w:lineRule="auto"/>
        <w:jc w:val="both"/>
        <w:rPr>
          <w:rFonts w:ascii="Times New Roman" w:eastAsiaTheme="minorEastAsia" w:hAnsi="Times New Roman" w:cs="Times New Roman"/>
          <w:sz w:val="20"/>
          <w:szCs w:val="20"/>
        </w:rPr>
      </w:pPr>
      <w:r w:rsidRPr="00603EF2">
        <w:rPr>
          <w:rFonts w:ascii="Times New Roman" w:eastAsiaTheme="minorEastAsia" w:hAnsi="Times New Roman" w:cs="Times New Roman"/>
          <w:sz w:val="20"/>
          <w:szCs w:val="20"/>
        </w:rPr>
        <w:t xml:space="preserve">Reflected XSS Attack: </w:t>
      </w:r>
      <w:r w:rsidR="001F618C" w:rsidRPr="00603EF2">
        <w:rPr>
          <w:rFonts w:ascii="Times New Roman" w:eastAsiaTheme="minorEastAsia" w:hAnsi="Times New Roman" w:cs="Times New Roman"/>
          <w:sz w:val="20"/>
          <w:szCs w:val="20"/>
        </w:rPr>
        <w:t xml:space="preserve">The server reads data directly from the HTTP request and reflects it back into the HTTP response. This happens when an attacker causes a user to send malicious code to a vulnerable web </w:t>
      </w:r>
      <w:r w:rsidR="001F618C" w:rsidRPr="00603EF2">
        <w:rPr>
          <w:rFonts w:ascii="Times New Roman" w:eastAsiaTheme="minorEastAsia" w:hAnsi="Times New Roman" w:cs="Times New Roman"/>
          <w:sz w:val="20"/>
          <w:szCs w:val="20"/>
        </w:rPr>
        <w:t>program which is then reflected back to the user for an exploit</w:t>
      </w:r>
      <w:r w:rsidRPr="00603EF2">
        <w:rPr>
          <w:rFonts w:ascii="Times New Roman" w:eastAsiaTheme="minorEastAsia" w:hAnsi="Times New Roman" w:cs="Times New Roman"/>
          <w:sz w:val="20"/>
          <w:szCs w:val="20"/>
        </w:rPr>
        <w:t xml:space="preserve"> </w:t>
      </w:r>
      <w:r w:rsidRPr="00603EF2">
        <w:rPr>
          <w:rFonts w:ascii="Times New Roman" w:eastAsiaTheme="minorEastAsia" w:hAnsi="Times New Roman" w:cs="Times New Roman"/>
          <w:sz w:val="20"/>
          <w:szCs w:val="20"/>
        </w:rPr>
        <w:fldChar w:fldCharType="begin" w:fldLock="1"/>
      </w:r>
      <w:r w:rsidR="00DC1CBC" w:rsidRPr="00603EF2">
        <w:rPr>
          <w:rFonts w:ascii="Times New Roman" w:eastAsiaTheme="minorEastAsia" w:hAnsi="Times New Roman" w:cs="Times New Roman"/>
          <w:sz w:val="20"/>
          <w:szCs w:val="20"/>
        </w:rPr>
        <w:instrText>ADDIN CSL_CITATION {"citationItems":[{"id":"ITEM-1","itemData":{"URL":"https://cwe.mitre.org/data/definitions/79.html","accessed":{"date-parts":[["2018","10","26"]]},"id":"ITEM-1","issued":{"date-parts":[["2018"]]},"title":"CWE - CWE-79: Improper Neutralization of Input During Web Page Generation ('Cross-site Scripting') (3.1)","type":"webpage"},"uris":["http://www.mendeley.com/documents/?uuid=7bf54dc4-f54b-35b0-9bda-df47eeae8853"]}],"mendeley":{"formattedCitation":"[6]","plainTextFormattedCitation":"[6]","previouslyFormattedCitation":"[6]"},"properties":{"noteIndex":0},"schema":"https://github.com/citation-style-language/schema/raw/master/csl-citation.json"}</w:instrText>
      </w:r>
      <w:r w:rsidRPr="00603EF2">
        <w:rPr>
          <w:rFonts w:ascii="Times New Roman" w:eastAsiaTheme="minorEastAsia" w:hAnsi="Times New Roman" w:cs="Times New Roman"/>
          <w:sz w:val="20"/>
          <w:szCs w:val="20"/>
        </w:rPr>
        <w:fldChar w:fldCharType="separate"/>
      </w:r>
      <w:r w:rsidR="00EA2E20" w:rsidRPr="00603EF2">
        <w:rPr>
          <w:rFonts w:ascii="Times New Roman" w:eastAsiaTheme="minorEastAsia" w:hAnsi="Times New Roman" w:cs="Times New Roman"/>
          <w:noProof/>
          <w:sz w:val="20"/>
          <w:szCs w:val="20"/>
        </w:rPr>
        <w:t>[6]</w:t>
      </w:r>
      <w:r w:rsidRPr="00603EF2">
        <w:rPr>
          <w:rFonts w:ascii="Times New Roman" w:eastAsiaTheme="minorEastAsia" w:hAnsi="Times New Roman" w:cs="Times New Roman"/>
          <w:sz w:val="20"/>
          <w:szCs w:val="20"/>
        </w:rPr>
        <w:fldChar w:fldCharType="end"/>
      </w:r>
      <w:r w:rsidRPr="00603EF2">
        <w:rPr>
          <w:rFonts w:ascii="Times New Roman" w:eastAsiaTheme="minorEastAsia" w:hAnsi="Times New Roman" w:cs="Times New Roman"/>
          <w:sz w:val="20"/>
          <w:szCs w:val="20"/>
        </w:rPr>
        <w:t>.</w:t>
      </w:r>
    </w:p>
    <w:p w:rsidR="003877EA" w:rsidRPr="00603EF2" w:rsidRDefault="003877EA" w:rsidP="00575A13">
      <w:pPr>
        <w:pStyle w:val="ListParagraph"/>
        <w:spacing w:line="360" w:lineRule="auto"/>
        <w:ind w:left="775"/>
        <w:jc w:val="both"/>
        <w:rPr>
          <w:rFonts w:ascii="Times New Roman" w:eastAsiaTheme="minorEastAsia" w:hAnsi="Times New Roman" w:cs="Times New Roman"/>
          <w:sz w:val="20"/>
          <w:szCs w:val="20"/>
        </w:rPr>
      </w:pPr>
    </w:p>
    <w:p w:rsidR="00D40035" w:rsidRPr="00603EF2" w:rsidRDefault="00D40035" w:rsidP="00575A13">
      <w:pPr>
        <w:pStyle w:val="ListParagraph"/>
        <w:numPr>
          <w:ilvl w:val="0"/>
          <w:numId w:val="1"/>
        </w:numPr>
        <w:spacing w:line="360" w:lineRule="auto"/>
        <w:jc w:val="both"/>
        <w:rPr>
          <w:rFonts w:ascii="Times New Roman" w:eastAsiaTheme="minorEastAsia" w:hAnsi="Times New Roman" w:cs="Times New Roman"/>
          <w:sz w:val="20"/>
          <w:szCs w:val="20"/>
        </w:rPr>
      </w:pPr>
      <w:r w:rsidRPr="00603EF2">
        <w:rPr>
          <w:rFonts w:ascii="Times New Roman" w:eastAsiaTheme="minorEastAsia" w:hAnsi="Times New Roman" w:cs="Times New Roman"/>
          <w:sz w:val="20"/>
          <w:szCs w:val="20"/>
        </w:rPr>
        <w:t xml:space="preserve">Stored (Persistent) XSS Attack: </w:t>
      </w:r>
      <w:r w:rsidR="001F618C" w:rsidRPr="00603EF2">
        <w:rPr>
          <w:rFonts w:ascii="Times New Roman" w:eastAsiaTheme="minorEastAsia" w:hAnsi="Times New Roman" w:cs="Times New Roman"/>
          <w:sz w:val="20"/>
          <w:szCs w:val="20"/>
        </w:rPr>
        <w:t>The attacker stores malicious code or data in a database, server log, or other trusted data source. This code is then executed as part of the dynamic content of a webpage after a legitimate request at a later time</w:t>
      </w:r>
      <w:r w:rsidRPr="00603EF2">
        <w:rPr>
          <w:rFonts w:ascii="Times New Roman" w:eastAsiaTheme="minorEastAsia" w:hAnsi="Times New Roman" w:cs="Times New Roman"/>
          <w:sz w:val="20"/>
          <w:szCs w:val="20"/>
        </w:rPr>
        <w:t xml:space="preserve"> </w:t>
      </w:r>
      <w:r w:rsidRPr="00603EF2">
        <w:rPr>
          <w:rFonts w:ascii="Times New Roman" w:eastAsiaTheme="minorEastAsia" w:hAnsi="Times New Roman" w:cs="Times New Roman"/>
          <w:sz w:val="20"/>
          <w:szCs w:val="20"/>
        </w:rPr>
        <w:fldChar w:fldCharType="begin" w:fldLock="1"/>
      </w:r>
      <w:r w:rsidR="00DC1CBC" w:rsidRPr="00603EF2">
        <w:rPr>
          <w:rFonts w:ascii="Times New Roman" w:eastAsiaTheme="minorEastAsia" w:hAnsi="Times New Roman" w:cs="Times New Roman"/>
          <w:sz w:val="20"/>
          <w:szCs w:val="20"/>
        </w:rPr>
        <w:instrText>ADDIN CSL_CITATION {"citationItems":[{"id":"ITEM-1","itemData":{"URL":"https://cwe.mitre.org/data/definitions/79.html","accessed":{"date-parts":[["2018","10","26"]]},"id":"ITEM-1","issued":{"date-parts":[["2018"]]},"title":"CWE - CWE-79: Improper Neutralization of Input During Web Page Generation ('Cross-site Scripting') (3.1)","type":"webpage"},"uris":["http://www.mendeley.com/documents/?uuid=7bf54dc4-f54b-35b0-9bda-df47eeae8853"]}],"mendeley":{"formattedCitation":"[6]","plainTextFormattedCitation":"[6]","previouslyFormattedCitation":"[6]"},"properties":{"noteIndex":0},"schema":"https://github.com/citation-style-language/schema/raw/master/csl-citation.json"}</w:instrText>
      </w:r>
      <w:r w:rsidRPr="00603EF2">
        <w:rPr>
          <w:rFonts w:ascii="Times New Roman" w:eastAsiaTheme="minorEastAsia" w:hAnsi="Times New Roman" w:cs="Times New Roman"/>
          <w:sz w:val="20"/>
          <w:szCs w:val="20"/>
        </w:rPr>
        <w:fldChar w:fldCharType="separate"/>
      </w:r>
      <w:r w:rsidR="00EA2E20" w:rsidRPr="00603EF2">
        <w:rPr>
          <w:rFonts w:ascii="Times New Roman" w:eastAsiaTheme="minorEastAsia" w:hAnsi="Times New Roman" w:cs="Times New Roman"/>
          <w:noProof/>
          <w:sz w:val="20"/>
          <w:szCs w:val="20"/>
        </w:rPr>
        <w:t>[6]</w:t>
      </w:r>
      <w:r w:rsidRPr="00603EF2">
        <w:rPr>
          <w:rFonts w:ascii="Times New Roman" w:eastAsiaTheme="minorEastAsia" w:hAnsi="Times New Roman" w:cs="Times New Roman"/>
          <w:sz w:val="20"/>
          <w:szCs w:val="20"/>
        </w:rPr>
        <w:fldChar w:fldCharType="end"/>
      </w:r>
      <w:r w:rsidRPr="00603EF2">
        <w:rPr>
          <w:rFonts w:ascii="Times New Roman" w:eastAsiaTheme="minorEastAsia" w:hAnsi="Times New Roman" w:cs="Times New Roman"/>
          <w:sz w:val="20"/>
          <w:szCs w:val="20"/>
        </w:rPr>
        <w:t>.</w:t>
      </w:r>
    </w:p>
    <w:p w:rsidR="003877EA" w:rsidRPr="00603EF2" w:rsidRDefault="003877EA" w:rsidP="00575A13">
      <w:pPr>
        <w:pStyle w:val="ListParagraph"/>
        <w:spacing w:line="360" w:lineRule="auto"/>
        <w:ind w:left="775"/>
        <w:jc w:val="both"/>
        <w:rPr>
          <w:rFonts w:ascii="Times New Roman" w:eastAsiaTheme="minorEastAsia" w:hAnsi="Times New Roman" w:cs="Times New Roman"/>
          <w:sz w:val="20"/>
          <w:szCs w:val="20"/>
        </w:rPr>
      </w:pPr>
    </w:p>
    <w:p w:rsidR="00D40035" w:rsidRPr="00603EF2" w:rsidRDefault="00D40035" w:rsidP="00575A13">
      <w:pPr>
        <w:pStyle w:val="ListParagraph"/>
        <w:numPr>
          <w:ilvl w:val="0"/>
          <w:numId w:val="1"/>
        </w:numPr>
        <w:spacing w:line="360" w:lineRule="auto"/>
        <w:jc w:val="both"/>
        <w:rPr>
          <w:rFonts w:ascii="Times New Roman" w:eastAsiaTheme="minorEastAsia" w:hAnsi="Times New Roman" w:cs="Times New Roman"/>
          <w:sz w:val="20"/>
          <w:szCs w:val="20"/>
        </w:rPr>
      </w:pPr>
      <w:r w:rsidRPr="00603EF2">
        <w:rPr>
          <w:rFonts w:ascii="Times New Roman" w:eastAsiaTheme="minorEastAsia" w:hAnsi="Times New Roman" w:cs="Times New Roman"/>
          <w:sz w:val="20"/>
          <w:szCs w:val="20"/>
        </w:rPr>
        <w:t xml:space="preserve">DOM Based XSS: </w:t>
      </w:r>
      <w:r w:rsidR="001F618C" w:rsidRPr="00603EF2">
        <w:rPr>
          <w:rFonts w:ascii="Times New Roman" w:eastAsiaTheme="minorEastAsia" w:hAnsi="Times New Roman" w:cs="Times New Roman"/>
          <w:sz w:val="20"/>
          <w:szCs w:val="20"/>
        </w:rPr>
        <w:t>The client injects the XSS into the page. This usually occurs when a trusted script</w:t>
      </w:r>
      <w:r w:rsidR="00AE7A2B">
        <w:rPr>
          <w:rFonts w:ascii="Times New Roman" w:eastAsiaTheme="minorEastAsia" w:hAnsi="Times New Roman" w:cs="Times New Roman"/>
          <w:sz w:val="20"/>
          <w:szCs w:val="20"/>
        </w:rPr>
        <w:t xml:space="preserve"> (i.e. a webpage)</w:t>
      </w:r>
      <w:r w:rsidR="001F618C" w:rsidRPr="00603EF2">
        <w:rPr>
          <w:rFonts w:ascii="Times New Roman" w:eastAsiaTheme="minorEastAsia" w:hAnsi="Times New Roman" w:cs="Times New Roman"/>
          <w:sz w:val="20"/>
          <w:szCs w:val="20"/>
        </w:rPr>
        <w:t xml:space="preserve"> is sent from server to client and the user then sends data into the web page which is injected into the dynamic content. This injection of user supplied data is what allows a DOM based attack to occur</w:t>
      </w:r>
      <w:r w:rsidRPr="00603EF2">
        <w:rPr>
          <w:rFonts w:ascii="Times New Roman" w:eastAsiaTheme="minorEastAsia" w:hAnsi="Times New Roman" w:cs="Times New Roman"/>
          <w:sz w:val="20"/>
          <w:szCs w:val="20"/>
        </w:rPr>
        <w:t xml:space="preserve"> </w:t>
      </w:r>
      <w:r w:rsidRPr="00603EF2">
        <w:rPr>
          <w:rFonts w:ascii="Times New Roman" w:eastAsiaTheme="minorEastAsia" w:hAnsi="Times New Roman" w:cs="Times New Roman"/>
          <w:sz w:val="20"/>
          <w:szCs w:val="20"/>
        </w:rPr>
        <w:fldChar w:fldCharType="begin" w:fldLock="1"/>
      </w:r>
      <w:r w:rsidR="00DC1CBC" w:rsidRPr="00603EF2">
        <w:rPr>
          <w:rFonts w:ascii="Times New Roman" w:eastAsiaTheme="minorEastAsia" w:hAnsi="Times New Roman" w:cs="Times New Roman"/>
          <w:sz w:val="20"/>
          <w:szCs w:val="20"/>
        </w:rPr>
        <w:instrText>ADDIN CSL_CITATION {"citationItems":[{"id":"ITEM-1","itemData":{"URL":"https://cwe.mitre.org/data/definitions/79.html","accessed":{"date-parts":[["2018","10","26"]]},"id":"ITEM-1","issued":{"date-parts":[["2018"]]},"title":"CWE - CWE-79: Improper Neutralization of Input During Web Page Generation ('Cross-site Scripting') (3.1)","type":"webpage"},"uris":["http://www.mendeley.com/documents/?uuid=7bf54dc4-f54b-35b0-9bda-df47eeae8853"]}],"mendeley":{"formattedCitation":"[6]","plainTextFormattedCitation":"[6]","previouslyFormattedCitation":"[6]"},"properties":{"noteIndex":0},"schema":"https://github.com/citation-style-language/schema/raw/master/csl-citation.json"}</w:instrText>
      </w:r>
      <w:r w:rsidRPr="00603EF2">
        <w:rPr>
          <w:rFonts w:ascii="Times New Roman" w:eastAsiaTheme="minorEastAsia" w:hAnsi="Times New Roman" w:cs="Times New Roman"/>
          <w:sz w:val="20"/>
          <w:szCs w:val="20"/>
        </w:rPr>
        <w:fldChar w:fldCharType="separate"/>
      </w:r>
      <w:r w:rsidR="00EA2E20" w:rsidRPr="00603EF2">
        <w:rPr>
          <w:rFonts w:ascii="Times New Roman" w:eastAsiaTheme="minorEastAsia" w:hAnsi="Times New Roman" w:cs="Times New Roman"/>
          <w:noProof/>
          <w:sz w:val="20"/>
          <w:szCs w:val="20"/>
        </w:rPr>
        <w:t>[6]</w:t>
      </w:r>
      <w:r w:rsidRPr="00603EF2">
        <w:rPr>
          <w:rFonts w:ascii="Times New Roman" w:eastAsiaTheme="minorEastAsia" w:hAnsi="Times New Roman" w:cs="Times New Roman"/>
          <w:sz w:val="20"/>
          <w:szCs w:val="20"/>
        </w:rPr>
        <w:fldChar w:fldCharType="end"/>
      </w:r>
      <w:r w:rsidRPr="00603EF2">
        <w:rPr>
          <w:rFonts w:ascii="Times New Roman" w:eastAsiaTheme="minorEastAsia" w:hAnsi="Times New Roman" w:cs="Times New Roman"/>
          <w:sz w:val="20"/>
          <w:szCs w:val="20"/>
        </w:rPr>
        <w:t>.</w:t>
      </w:r>
    </w:p>
    <w:p w:rsidR="00D40035" w:rsidRPr="00603EF2" w:rsidRDefault="00D40035" w:rsidP="00575A13">
      <w:pPr>
        <w:pStyle w:val="ListParagraph"/>
        <w:spacing w:line="360" w:lineRule="auto"/>
        <w:ind w:left="775"/>
        <w:jc w:val="both"/>
        <w:rPr>
          <w:rFonts w:ascii="Times New Roman" w:eastAsiaTheme="minorEastAsia" w:hAnsi="Times New Roman" w:cs="Times New Roman"/>
          <w:sz w:val="20"/>
          <w:szCs w:val="20"/>
        </w:rPr>
      </w:pPr>
    </w:p>
    <w:p w:rsidR="00DC1CBC" w:rsidRDefault="00610C9E" w:rsidP="00575A13">
      <w:pPr>
        <w:pStyle w:val="ListParagraph"/>
        <w:spacing w:line="360" w:lineRule="auto"/>
        <w:ind w:left="0"/>
        <w:jc w:val="both"/>
        <w:rPr>
          <w:rFonts w:ascii="Times New Roman" w:eastAsiaTheme="minorEastAsia" w:hAnsi="Times New Roman" w:cs="Times New Roman"/>
          <w:sz w:val="20"/>
          <w:szCs w:val="20"/>
        </w:rPr>
      </w:pPr>
      <w:r w:rsidRPr="00603EF2">
        <w:rPr>
          <w:rFonts w:ascii="Times New Roman" w:eastAsiaTheme="minorEastAsia" w:hAnsi="Times New Roman" w:cs="Times New Roman"/>
          <w:sz w:val="20"/>
          <w:szCs w:val="20"/>
        </w:rPr>
        <w:t>Formal and particularly static analysis of SQLI and XSS involves discussing the different types</w:t>
      </w:r>
      <w:r w:rsidR="004E4F3E" w:rsidRPr="00603EF2">
        <w:rPr>
          <w:rFonts w:ascii="Times New Roman" w:eastAsiaTheme="minorEastAsia" w:hAnsi="Times New Roman" w:cs="Times New Roman"/>
          <w:sz w:val="20"/>
          <w:szCs w:val="20"/>
        </w:rPr>
        <w:t xml:space="preserve"> of</w:t>
      </w:r>
      <w:r w:rsidRPr="00603EF2">
        <w:rPr>
          <w:rFonts w:ascii="Times New Roman" w:eastAsiaTheme="minorEastAsia" w:hAnsi="Times New Roman" w:cs="Times New Roman"/>
          <w:sz w:val="20"/>
          <w:szCs w:val="20"/>
        </w:rPr>
        <w:t xml:space="preserve"> analysis that can be performed. The</w:t>
      </w:r>
      <w:r w:rsidR="004E4F3E" w:rsidRPr="00603EF2">
        <w:rPr>
          <w:rFonts w:ascii="Times New Roman" w:eastAsiaTheme="minorEastAsia" w:hAnsi="Times New Roman" w:cs="Times New Roman"/>
          <w:sz w:val="20"/>
          <w:szCs w:val="20"/>
        </w:rPr>
        <w:t xml:space="preserve">y are: flow, context, and path. Each of these can be either sensitive or insensitive. </w:t>
      </w:r>
    </w:p>
    <w:p w:rsidR="00245A99" w:rsidRPr="00603EF2" w:rsidRDefault="00245A99" w:rsidP="00575A13">
      <w:pPr>
        <w:pStyle w:val="ListParagraph"/>
        <w:spacing w:line="360" w:lineRule="auto"/>
        <w:ind w:left="0"/>
        <w:jc w:val="both"/>
        <w:rPr>
          <w:rFonts w:ascii="Times New Roman" w:eastAsiaTheme="minorEastAsia" w:hAnsi="Times New Roman" w:cs="Times New Roman"/>
          <w:sz w:val="20"/>
          <w:szCs w:val="20"/>
        </w:rPr>
      </w:pPr>
    </w:p>
    <w:p w:rsidR="00FF1DB0" w:rsidRDefault="0067475A" w:rsidP="00575A13">
      <w:pPr>
        <w:pStyle w:val="ListParagraph"/>
        <w:spacing w:line="360" w:lineRule="auto"/>
        <w:ind w:left="0"/>
        <w:jc w:val="both"/>
        <w:rPr>
          <w:rFonts w:ascii="Times New Roman" w:eastAsiaTheme="minorEastAsia" w:hAnsi="Times New Roman" w:cs="Times New Roman"/>
          <w:sz w:val="20"/>
          <w:szCs w:val="20"/>
        </w:rPr>
      </w:pPr>
      <w:r w:rsidRPr="00603EF2">
        <w:rPr>
          <w:rFonts w:ascii="Times New Roman" w:eastAsiaTheme="minorEastAsia" w:hAnsi="Times New Roman" w:cs="Times New Roman"/>
          <w:i/>
          <w:sz w:val="20"/>
          <w:szCs w:val="20"/>
        </w:rPr>
        <w:t>Flow Sensitive</w:t>
      </w:r>
      <w:r w:rsidRPr="00603EF2">
        <w:rPr>
          <w:rFonts w:ascii="Times New Roman" w:eastAsiaTheme="minorEastAsia" w:hAnsi="Times New Roman" w:cs="Times New Roman"/>
          <w:sz w:val="20"/>
          <w:szCs w:val="20"/>
        </w:rPr>
        <w:t>: This type of analysis involves generating a control flow graph (CFG) of the source code. The CFG is then used to find relationships between where data is defined and where it is used. Conversely, flow insensitive analysis does not utilize a CFG and instead ignores it and looks directly at the data. As such, flow sensitive analysis</w:t>
      </w:r>
      <w:r w:rsidR="00DC1CBC" w:rsidRPr="00603EF2">
        <w:rPr>
          <w:rFonts w:ascii="Times New Roman" w:eastAsiaTheme="minorEastAsia" w:hAnsi="Times New Roman" w:cs="Times New Roman"/>
          <w:sz w:val="20"/>
          <w:szCs w:val="20"/>
        </w:rPr>
        <w:t xml:space="preserve"> has more time overhead but is more precise </w:t>
      </w:r>
      <w:r w:rsidR="00DC1CBC" w:rsidRPr="00603EF2">
        <w:rPr>
          <w:rFonts w:ascii="Times New Roman" w:eastAsiaTheme="minorEastAsia" w:hAnsi="Times New Roman" w:cs="Times New Roman"/>
          <w:sz w:val="20"/>
          <w:szCs w:val="20"/>
        </w:rPr>
        <w:fldChar w:fldCharType="begin" w:fldLock="1"/>
      </w:r>
      <w:r w:rsidR="00CE41EC" w:rsidRPr="00603EF2">
        <w:rPr>
          <w:rFonts w:ascii="Times New Roman" w:eastAsiaTheme="minorEastAsia" w:hAnsi="Times New Roman" w:cs="Times New Roman"/>
          <w:sz w:val="20"/>
          <w:szCs w:val="20"/>
        </w:rPr>
        <w:instrText>ADDIN CSL_CITATION {"citationItems":[{"id":"ITEM-1","itemData":{"DOI":"10.1109/ICRAIE.2014.6909173","ISBN":"978-1-4799-4040-0","author":[{"dropping-particle":"","family":"Gupta","given":"Mukesh Kumar","non-dropping-particle":"","parse-names":false,"suffix":""},{"dropping-particle":"","family":"Govil","given":"M.C.","non-dropping-particle":"","parse-names":false,"suffix":""},{"dropping-particle":"","family":"Singh","given":"Girdhari","non-dropping-particle":"","parse-names":false,"suffix":""}],"container-title":"International Conference on Recent Advances and Innovations in Engineering (ICRAIE-2014)","id":"ITEM-1","issued":{"date-parts":[["2014","5"]]},"page":"1-5","publisher":"IEEE","title":"Static analysis approaches to detect SQL injection and cross site scripting vulnerabilities in web applications: A survey","type":"paper-conference"},"uris":["http://www.mendeley.com/documents/?uuid=ab7598b9-6c94-3749-9c0f-0aa3ccb25c37"]}],"mendeley":{"formattedCitation":"[3]","plainTextFormattedCitation":"[3]","previouslyFormattedCitation":"[3]"},"properties":{"noteIndex":0},"schema":"https://github.com/citation-style-language/schema/raw/master/csl-citation.json"}</w:instrText>
      </w:r>
      <w:r w:rsidR="00DC1CBC" w:rsidRPr="00603EF2">
        <w:rPr>
          <w:rFonts w:ascii="Times New Roman" w:eastAsiaTheme="minorEastAsia" w:hAnsi="Times New Roman" w:cs="Times New Roman"/>
          <w:sz w:val="20"/>
          <w:szCs w:val="20"/>
        </w:rPr>
        <w:fldChar w:fldCharType="separate"/>
      </w:r>
      <w:r w:rsidR="00DC1CBC" w:rsidRPr="00603EF2">
        <w:rPr>
          <w:rFonts w:ascii="Times New Roman" w:eastAsiaTheme="minorEastAsia" w:hAnsi="Times New Roman" w:cs="Times New Roman"/>
          <w:noProof/>
          <w:sz w:val="20"/>
          <w:szCs w:val="20"/>
        </w:rPr>
        <w:t>[3]</w:t>
      </w:r>
      <w:r w:rsidR="00DC1CBC" w:rsidRPr="00603EF2">
        <w:rPr>
          <w:rFonts w:ascii="Times New Roman" w:eastAsiaTheme="minorEastAsia" w:hAnsi="Times New Roman" w:cs="Times New Roman"/>
          <w:sz w:val="20"/>
          <w:szCs w:val="20"/>
        </w:rPr>
        <w:fldChar w:fldCharType="end"/>
      </w:r>
      <w:r w:rsidR="00DC1CBC" w:rsidRPr="00603EF2">
        <w:rPr>
          <w:rFonts w:ascii="Times New Roman" w:eastAsiaTheme="minorEastAsia" w:hAnsi="Times New Roman" w:cs="Times New Roman"/>
          <w:sz w:val="20"/>
          <w:szCs w:val="20"/>
        </w:rPr>
        <w:t>.</w:t>
      </w:r>
      <w:r w:rsidR="00FF1DB0" w:rsidRPr="00603EF2">
        <w:rPr>
          <w:rFonts w:ascii="Times New Roman" w:eastAsiaTheme="minorEastAsia" w:hAnsi="Times New Roman" w:cs="Times New Roman"/>
          <w:sz w:val="20"/>
          <w:szCs w:val="20"/>
        </w:rPr>
        <w:t xml:space="preserve"> </w:t>
      </w:r>
    </w:p>
    <w:p w:rsidR="00245A99" w:rsidRPr="00603EF2" w:rsidRDefault="00245A99" w:rsidP="00575A13">
      <w:pPr>
        <w:pStyle w:val="ListParagraph"/>
        <w:spacing w:line="360" w:lineRule="auto"/>
        <w:ind w:left="0"/>
        <w:jc w:val="both"/>
        <w:rPr>
          <w:rFonts w:ascii="Times New Roman" w:eastAsiaTheme="minorEastAsia" w:hAnsi="Times New Roman" w:cs="Times New Roman"/>
          <w:sz w:val="20"/>
          <w:szCs w:val="20"/>
        </w:rPr>
      </w:pPr>
    </w:p>
    <w:p w:rsidR="00FF1DB0" w:rsidRDefault="00DC1CBC" w:rsidP="00575A13">
      <w:pPr>
        <w:pStyle w:val="ListParagraph"/>
        <w:spacing w:line="360" w:lineRule="auto"/>
        <w:ind w:left="0"/>
        <w:jc w:val="both"/>
        <w:rPr>
          <w:rFonts w:ascii="Times New Roman" w:eastAsiaTheme="minorEastAsia" w:hAnsi="Times New Roman" w:cs="Times New Roman"/>
          <w:sz w:val="20"/>
          <w:szCs w:val="20"/>
        </w:rPr>
      </w:pPr>
      <w:r w:rsidRPr="00603EF2">
        <w:rPr>
          <w:rFonts w:ascii="Times New Roman" w:eastAsiaTheme="minorEastAsia" w:hAnsi="Times New Roman" w:cs="Times New Roman"/>
          <w:i/>
          <w:sz w:val="20"/>
          <w:szCs w:val="20"/>
        </w:rPr>
        <w:t>Context Sensitive</w:t>
      </w:r>
      <w:r w:rsidRPr="00603EF2">
        <w:rPr>
          <w:rFonts w:ascii="Times New Roman" w:eastAsiaTheme="minorEastAsia" w:hAnsi="Times New Roman" w:cs="Times New Roman"/>
          <w:sz w:val="20"/>
          <w:szCs w:val="20"/>
        </w:rPr>
        <w:t>:</w:t>
      </w:r>
      <w:r w:rsidR="00551B4C" w:rsidRPr="00603EF2">
        <w:rPr>
          <w:rFonts w:ascii="Times New Roman" w:eastAsiaTheme="minorEastAsia" w:hAnsi="Times New Roman" w:cs="Times New Roman"/>
          <w:sz w:val="20"/>
          <w:szCs w:val="20"/>
        </w:rPr>
        <w:t xml:space="preserve"> </w:t>
      </w:r>
      <w:r w:rsidR="0028155F" w:rsidRPr="00603EF2">
        <w:rPr>
          <w:rFonts w:ascii="Times New Roman" w:eastAsiaTheme="minorEastAsia" w:hAnsi="Times New Roman" w:cs="Times New Roman"/>
          <w:sz w:val="20"/>
          <w:szCs w:val="20"/>
        </w:rPr>
        <w:t xml:space="preserve">This form of analysis </w:t>
      </w:r>
      <w:r w:rsidR="00AC539D" w:rsidRPr="00603EF2">
        <w:rPr>
          <w:rFonts w:ascii="Times New Roman" w:eastAsiaTheme="minorEastAsia" w:hAnsi="Times New Roman" w:cs="Times New Roman"/>
          <w:sz w:val="20"/>
          <w:szCs w:val="20"/>
        </w:rPr>
        <w:t xml:space="preserve">allows for distinguishing scope of variables and can distinguish between different function calls within code. </w:t>
      </w:r>
      <w:r w:rsidR="00AC539D" w:rsidRPr="00603EF2">
        <w:rPr>
          <w:rFonts w:ascii="Times New Roman" w:eastAsiaTheme="minorEastAsia" w:hAnsi="Times New Roman" w:cs="Times New Roman"/>
          <w:sz w:val="20"/>
          <w:szCs w:val="20"/>
        </w:rPr>
        <w:lastRenderedPageBreak/>
        <w:t xml:space="preserve">Conversely, context insensitive analysis cannot do this, so it is generally less precise than context sensitive analysis </w:t>
      </w:r>
      <w:r w:rsidR="00AC539D" w:rsidRPr="00603EF2">
        <w:rPr>
          <w:rFonts w:ascii="Times New Roman" w:eastAsiaTheme="minorEastAsia" w:hAnsi="Times New Roman" w:cs="Times New Roman"/>
          <w:sz w:val="20"/>
          <w:szCs w:val="20"/>
        </w:rPr>
        <w:fldChar w:fldCharType="begin" w:fldLock="1"/>
      </w:r>
      <w:r w:rsidR="00BF016D" w:rsidRPr="00603EF2">
        <w:rPr>
          <w:rFonts w:ascii="Times New Roman" w:eastAsiaTheme="minorEastAsia" w:hAnsi="Times New Roman" w:cs="Times New Roman"/>
          <w:sz w:val="20"/>
          <w:szCs w:val="20"/>
        </w:rPr>
        <w:instrText>ADDIN CSL_CITATION {"citationItems":[{"id":"ITEM-1","itemData":{"DOI":"10.3233/JCS-2009-0385","ISBN":"0769525741","ISSN":"0926227X","PMID":"52929755","abstract":"The number and the importance of web applications have increased rapidly over the last years. At the same time, the quantity and impact of security vulnerabilities in such applications have grown as well. Since manual code reviews are time-consuming, error-prone and costly, the need for automated solutions has become evident. In this paper, we address the problem of vulnerable web applications by means of static source code analysis. More precisely, we use flow-sensitive, interprocedural and context-sensitive data flow analysis to discover vulnerable points in a program. In addition to the taint analysis at the core of our engine, we employ a precise alias analysis targeted at the unique reference semantics commonly found in scripting languages. Moreover, we enhance the quality and quantity of the generated vulnerability reports by em- ploying an iterative two-phase algorithm for fast and precise resolution of file inclusions. The presented concepts are targeted at the general class of taint-style vulnerabilities and can be easily applied to the de- tection of vulnerability types such as SQL injection, cross-site scripting (XSS), and command injection. We implemented the presented concepts in Pixy, a high-precision static analysis tool aimed at detecting cross-site scripting and SQL injection vulnerabilities in PHP programs. To demonstrate the effectiveness of our techniques, we analyzed a number of popular, open-source web applications and discovered hun- dreds of previously unknown vulnerabilities. Both the high analysis speed as well as the low number of generated false positives show that our techniques can be used for conducting effective security audits.","author":[{"dropping-particle":"","family":"Jovanovic","given":"Nenad","non-dropping-particle":"","parse-names":false,"suffix":""},{"dropping-particle":"","family":"Kruegel","given":"Christopher","non-dropping-particle":"","parse-names":false,"suffix":""},{"dropping-particle":"","family":"Kirda","given":"Engin","non-dropping-particle":"","parse-names":false,"suffix":""}],"container-title":"Journal of Computer Security","id":"ITEM-1","issue":"5","issued":{"date-parts":[["2010"]]},"note":"cited by 664","page":"861-907","title":"Static analysis for detecting taint-style vulnerabilities in web applications","type":"article-journal","volume":"18"},"uris":["http://www.mendeley.com/documents/?uuid=f2d6f525-ca94-426b-b03f-5cf92d4f7872"]},{"id":"ITEM-2","itemData":{"DOI":"10.1109/ICRAIE.2014.6909173","ISBN":"978-1-4799-4040-0","author":[{"dropping-particle":"","family":"Gupta","given":"Mukesh Kumar","non-dropping-particle":"","parse-names":false,"suffix":""},{"dropping-particle":"","family":"Govil","given":"M.C.","non-dropping-particle":"","parse-names":false,"suffix":""},{"dropping-particle":"","family":"Singh","given":"Girdhari","non-dropping-particle":"","parse-names":false,"suffix":""}],"container-title":"International Conference on Recent Advances and Innovations in Engineering (ICRAIE-2014)","id":"ITEM-2","issued":{"date-parts":[["2014","5"]]},"page":"1-5","publisher":"IEEE","title":"Static analysis approaches to detect SQL injection and cross site scripting vulnerabilities in web applications: A survey","type":"paper-conference"},"uris":["http://www.mendeley.com/documents/?uuid=ab7598b9-6c94-3749-9c0f-0aa3ccb25c37"]}],"mendeley":{"formattedCitation":"[3], [8]","plainTextFormattedCitation":"[3], [8]","previouslyFormattedCitation":"[3], [8]"},"properties":{"noteIndex":0},"schema":"https://github.com/citation-style-language/schema/raw/master/csl-citation.json"}</w:instrText>
      </w:r>
      <w:r w:rsidR="00AC539D" w:rsidRPr="00603EF2">
        <w:rPr>
          <w:rFonts w:ascii="Times New Roman" w:eastAsiaTheme="minorEastAsia" w:hAnsi="Times New Roman" w:cs="Times New Roman"/>
          <w:sz w:val="20"/>
          <w:szCs w:val="20"/>
        </w:rPr>
        <w:fldChar w:fldCharType="separate"/>
      </w:r>
      <w:r w:rsidR="00AC539D" w:rsidRPr="00603EF2">
        <w:rPr>
          <w:rFonts w:ascii="Times New Roman" w:eastAsiaTheme="minorEastAsia" w:hAnsi="Times New Roman" w:cs="Times New Roman"/>
          <w:noProof/>
          <w:sz w:val="20"/>
          <w:szCs w:val="20"/>
        </w:rPr>
        <w:t>[3], [8]</w:t>
      </w:r>
      <w:r w:rsidR="00AC539D" w:rsidRPr="00603EF2">
        <w:rPr>
          <w:rFonts w:ascii="Times New Roman" w:eastAsiaTheme="minorEastAsia" w:hAnsi="Times New Roman" w:cs="Times New Roman"/>
          <w:sz w:val="20"/>
          <w:szCs w:val="20"/>
        </w:rPr>
        <w:fldChar w:fldCharType="end"/>
      </w:r>
      <w:r w:rsidR="00FF1DB0" w:rsidRPr="00603EF2">
        <w:rPr>
          <w:rFonts w:ascii="Times New Roman" w:eastAsiaTheme="minorEastAsia" w:hAnsi="Times New Roman" w:cs="Times New Roman"/>
          <w:sz w:val="20"/>
          <w:szCs w:val="20"/>
        </w:rPr>
        <w:t xml:space="preserve">. </w:t>
      </w:r>
    </w:p>
    <w:p w:rsidR="00245A99" w:rsidRPr="00603EF2" w:rsidRDefault="00245A99" w:rsidP="00575A13">
      <w:pPr>
        <w:pStyle w:val="ListParagraph"/>
        <w:spacing w:line="360" w:lineRule="auto"/>
        <w:ind w:left="0"/>
        <w:jc w:val="both"/>
        <w:rPr>
          <w:rFonts w:ascii="Times New Roman" w:eastAsiaTheme="minorEastAsia" w:hAnsi="Times New Roman" w:cs="Times New Roman"/>
          <w:sz w:val="20"/>
          <w:szCs w:val="20"/>
        </w:rPr>
      </w:pPr>
    </w:p>
    <w:p w:rsidR="00FF1DB0" w:rsidRPr="00603EF2" w:rsidRDefault="00DC1CBC" w:rsidP="00575A13">
      <w:pPr>
        <w:pStyle w:val="ListParagraph"/>
        <w:spacing w:line="360" w:lineRule="auto"/>
        <w:ind w:left="0"/>
        <w:jc w:val="both"/>
        <w:rPr>
          <w:rFonts w:ascii="Times New Roman" w:eastAsiaTheme="minorEastAsia" w:hAnsi="Times New Roman" w:cs="Times New Roman"/>
          <w:sz w:val="20"/>
          <w:szCs w:val="20"/>
        </w:rPr>
      </w:pPr>
      <w:r w:rsidRPr="00603EF2">
        <w:rPr>
          <w:rFonts w:ascii="Times New Roman" w:eastAsiaTheme="minorEastAsia" w:hAnsi="Times New Roman" w:cs="Times New Roman"/>
          <w:i/>
          <w:sz w:val="20"/>
          <w:szCs w:val="20"/>
        </w:rPr>
        <w:t>Path Sensitive</w:t>
      </w:r>
      <w:r w:rsidRPr="00603EF2">
        <w:rPr>
          <w:rFonts w:ascii="Times New Roman" w:eastAsiaTheme="minorEastAsia" w:hAnsi="Times New Roman" w:cs="Times New Roman"/>
          <w:sz w:val="20"/>
          <w:szCs w:val="20"/>
        </w:rPr>
        <w:t>:</w:t>
      </w:r>
      <w:r w:rsidR="00185067" w:rsidRPr="00603EF2">
        <w:rPr>
          <w:rFonts w:ascii="Times New Roman" w:eastAsiaTheme="minorEastAsia" w:hAnsi="Times New Roman" w:cs="Times New Roman"/>
          <w:sz w:val="20"/>
          <w:szCs w:val="20"/>
        </w:rPr>
        <w:t xml:space="preserve"> </w:t>
      </w:r>
      <w:r w:rsidR="00CE41EC" w:rsidRPr="00603EF2">
        <w:rPr>
          <w:rFonts w:ascii="Times New Roman" w:eastAsiaTheme="minorEastAsia" w:hAnsi="Times New Roman" w:cs="Times New Roman"/>
          <w:sz w:val="20"/>
          <w:szCs w:val="20"/>
        </w:rPr>
        <w:t>This type of analysis analyzes the data as it flows through every possible valid path within the program. Path insensitive analysis looks at all possible path, valid and invalid. Path insensitive analysis in more time consuming and can also lead to path explosion in a program that contains a lot of branches</w:t>
      </w:r>
      <w:r w:rsidR="00EC561D" w:rsidRPr="00603EF2">
        <w:rPr>
          <w:rFonts w:ascii="Times New Roman" w:eastAsiaTheme="minorEastAsia" w:hAnsi="Times New Roman" w:cs="Times New Roman"/>
          <w:sz w:val="20"/>
          <w:szCs w:val="20"/>
        </w:rPr>
        <w:t>, but is more precise in its results</w:t>
      </w:r>
      <w:r w:rsidR="00CE41EC" w:rsidRPr="00603EF2">
        <w:rPr>
          <w:rFonts w:ascii="Times New Roman" w:eastAsiaTheme="minorEastAsia" w:hAnsi="Times New Roman" w:cs="Times New Roman"/>
          <w:sz w:val="20"/>
          <w:szCs w:val="20"/>
        </w:rPr>
        <w:t xml:space="preserve"> </w:t>
      </w:r>
      <w:r w:rsidR="00CE41EC" w:rsidRPr="00603EF2">
        <w:rPr>
          <w:rFonts w:ascii="Times New Roman" w:eastAsiaTheme="minorEastAsia" w:hAnsi="Times New Roman" w:cs="Times New Roman"/>
          <w:sz w:val="20"/>
          <w:szCs w:val="20"/>
        </w:rPr>
        <w:fldChar w:fldCharType="begin" w:fldLock="1"/>
      </w:r>
      <w:r w:rsidR="00BF016D" w:rsidRPr="00603EF2">
        <w:rPr>
          <w:rFonts w:ascii="Times New Roman" w:eastAsiaTheme="minorEastAsia" w:hAnsi="Times New Roman" w:cs="Times New Roman"/>
          <w:sz w:val="20"/>
          <w:szCs w:val="20"/>
        </w:rPr>
        <w:instrText>ADDIN CSL_CITATION {"citationItems":[{"id":"ITEM-1","itemData":{"DOI":"10.1109/ICSE.2013.6606610","ISBN":"9781467330763","ISSN":"02705257","abstract":"In previous work, we proposed a set of static attributes that characterize input validation and input sanitization code patterns. We showed that some of the proposed static attributes are significant predictors of SQL injection and cross site scripting vulnerabilities. Static attributes have the advantage of reflecting general properties of a program. Yet, dynamic attributes collected from execution traces may reflect more specific code characteristics that are complementary to static attributes. Hence, to improve our initial work, in this paper, we propose the use of dynamic attributes to complement static attributes in vulnerability prediction. Furthermore, since existing work relies on supervised learning, it is dependent on the availability of training data labeled with known vulnerabilities. This paper presents prediction models that are based on both classification and clustering in order to predict vulnerabilities, working in the presence or absence of labeled training data, respectively. In our experiments across six applications, our new supervised vulnerability predictors based on hybrid (static and dynamic) attributes achieved, on average, 90% recall and 85% precision, that is a sharp increase in recall when compared to static analysis-based predictions. Though not nearly as accurate, our unsupervised predictors based on clustering achieved, on average, 76% recall and 39% precision, thus suggesting they can be useful in the absence of labeled training data.","author":[{"dropping-particle":"","family":"Shar","given":"Lwin Khin","non-dropping-particle":"","parse-names":false,"suffix":""},{"dropping-particle":"","family":"Beng Kuan Tan","given":"Hee","non-dropping-particle":"","parse-names":false,"suffix":""},{"dropping-particle":"","family":"Briand","given":"Lionel C","non-dropping-particle":"","parse-names":false,"suffix":""}],"container-title":"Proceedings - International Conference on Software Engineering","id":"ITEM-1","issued":{"date-parts":[["2013"]]},"page":"642-651","title":"Mining SQL injection and cross site scripting vulnerabilities using hybrid program analysis","type":"paper-conference"},"uris":["http://www.mendeley.com/documents/?uuid=56247e1d-8cf8-395c-8f5c-ef04cb68ab34"]},{"id":"ITEM-2","itemData":{"DOI":"10.1109/ICRAIE.2014.6909173","ISBN":"978-1-4799-4040-0","author":[{"dropping-particle":"","family":"Gupta","given":"Mukesh Kumar","non-dropping-particle":"","parse-names":false,"suffix":""},{"dropping-particle":"","family":"Govil","given":"M.C.","non-dropping-particle":"","parse-names":false,"suffix":""},{"dropping-particle":"","family":"Singh","given":"Girdhari","non-dropping-particle":"","parse-names":false,"suffix":""}],"container-title":"International Conference on Recent Advances and Innovations in Engineering (ICRAIE-2014)","id":"ITEM-2","issued":{"date-parts":[["2014","5"]]},"page":"1-5","publisher":"IEEE","title":"Static analysis approaches to detect SQL injection and cross site scripting vulnerabilities in web applications: A survey","type":"paper-conference"},"uris":["http://www.mendeley.com/documents/?uuid=ab7598b9-6c94-3749-9c0f-0aa3ccb25c37"]}],"mendeley":{"formattedCitation":"[3], [9]","plainTextFormattedCitation":"[3], [9]","previouslyFormattedCitation":"[3], [9]"},"properties":{"noteIndex":0},"schema":"https://github.com/citation-style-language/schema/raw/master/csl-citation.json"}</w:instrText>
      </w:r>
      <w:r w:rsidR="00CE41EC" w:rsidRPr="00603EF2">
        <w:rPr>
          <w:rFonts w:ascii="Times New Roman" w:eastAsiaTheme="minorEastAsia" w:hAnsi="Times New Roman" w:cs="Times New Roman"/>
          <w:sz w:val="20"/>
          <w:szCs w:val="20"/>
        </w:rPr>
        <w:fldChar w:fldCharType="separate"/>
      </w:r>
      <w:r w:rsidR="00AC539D" w:rsidRPr="00603EF2">
        <w:rPr>
          <w:rFonts w:ascii="Times New Roman" w:eastAsiaTheme="minorEastAsia" w:hAnsi="Times New Roman" w:cs="Times New Roman"/>
          <w:noProof/>
          <w:sz w:val="20"/>
          <w:szCs w:val="20"/>
        </w:rPr>
        <w:t>[3], [9]</w:t>
      </w:r>
      <w:r w:rsidR="00CE41EC" w:rsidRPr="00603EF2">
        <w:rPr>
          <w:rFonts w:ascii="Times New Roman" w:eastAsiaTheme="minorEastAsia" w:hAnsi="Times New Roman" w:cs="Times New Roman"/>
          <w:sz w:val="20"/>
          <w:szCs w:val="20"/>
        </w:rPr>
        <w:fldChar w:fldCharType="end"/>
      </w:r>
      <w:r w:rsidR="00CE41EC" w:rsidRPr="00603EF2">
        <w:rPr>
          <w:rFonts w:ascii="Times New Roman" w:eastAsiaTheme="minorEastAsia" w:hAnsi="Times New Roman" w:cs="Times New Roman"/>
          <w:sz w:val="20"/>
          <w:szCs w:val="20"/>
        </w:rPr>
        <w:t xml:space="preserve">. </w:t>
      </w:r>
    </w:p>
    <w:p w:rsidR="00FF1DB0" w:rsidRPr="00603EF2" w:rsidRDefault="00FF1DB0" w:rsidP="00575A13">
      <w:pPr>
        <w:pStyle w:val="ListParagraph"/>
        <w:spacing w:line="360" w:lineRule="auto"/>
        <w:ind w:left="0"/>
        <w:jc w:val="both"/>
        <w:rPr>
          <w:rFonts w:ascii="Times New Roman" w:eastAsiaTheme="minorEastAsia" w:hAnsi="Times New Roman" w:cs="Times New Roman"/>
          <w:sz w:val="20"/>
          <w:szCs w:val="20"/>
        </w:rPr>
      </w:pPr>
    </w:p>
    <w:p w:rsidR="009C6FAD" w:rsidRPr="00603EF2" w:rsidRDefault="009C6FAD" w:rsidP="00575A13">
      <w:pPr>
        <w:pStyle w:val="ListParagraph"/>
        <w:spacing w:line="360" w:lineRule="auto"/>
        <w:ind w:left="0"/>
        <w:jc w:val="both"/>
        <w:rPr>
          <w:rFonts w:ascii="Times New Roman" w:eastAsiaTheme="minorEastAsia" w:hAnsi="Times New Roman" w:cs="Times New Roman"/>
          <w:sz w:val="20"/>
          <w:szCs w:val="20"/>
        </w:rPr>
      </w:pPr>
      <w:r w:rsidRPr="00603EF2">
        <w:rPr>
          <w:rFonts w:ascii="Times New Roman" w:eastAsiaTheme="minorEastAsia" w:hAnsi="Times New Roman" w:cs="Times New Roman"/>
          <w:sz w:val="20"/>
          <w:szCs w:val="20"/>
        </w:rPr>
        <w:t xml:space="preserve">Detecting and preventing SQLI and XSS attacks can occur on either the server side or the user side. Most static analysis approaches to dealing with XSS and SQLI vulnerabilities approach the problem from the server side because that allows them to deal with the code itself. Client side approaches do exist and we explore one below in </w:t>
      </w:r>
      <w:r w:rsidR="00BF016D" w:rsidRPr="00603EF2">
        <w:rPr>
          <w:rFonts w:ascii="Times New Roman" w:eastAsiaTheme="minorEastAsia" w:hAnsi="Times New Roman" w:cs="Times New Roman"/>
          <w:sz w:val="20"/>
          <w:szCs w:val="20"/>
        </w:rPr>
        <w:fldChar w:fldCharType="begin" w:fldLock="1"/>
      </w:r>
      <w:r w:rsidR="00EB3FFC">
        <w:rPr>
          <w:rFonts w:ascii="Times New Roman" w:eastAsiaTheme="minorEastAsia" w:hAnsi="Times New Roman" w:cs="Times New Roman"/>
          <w:sz w:val="20"/>
          <w:szCs w:val="20"/>
        </w:rPr>
        <w:instrText>ADDIN CSL_CITATION {"citationItems":[{"id":"ITEM-1","itemData":{"abstract":"Cross-site scripting (XSS) is an attack against web applications in which scripting code is injected into the output of an application that is then sent to a user's web browser. In the browser, this scripting code is executed and used to transfer sensitive data to a third party (i.e., the attacker). Currently, most approaches attempt to prevent XSS on the server side by inspecting and modifying the data that is exchanged between the web application and the user. Unfortunately , it is often the case that vulnerable applications are not fixed for a considerable amount of time, leaving the users vulnerable to attacks. The solution presented in this paper stops XSS attacks on the client side by tracking the flow of sensitive information inside the web browser. If sensitive information is about to be transferred to a third party, the user can decide if this should be permitted or not. As a result, the user has an additional protection layer when surfing the web, without solely depending on the security of the web application.","author":[{"dropping-particle":"","family":"Vogt","given":"Philipp","non-dropping-particle":"","parse-names":false,"suffix":""},{"dropping-particle":"","family":"Nentwich","given":"Florian","non-dropping-particle":"","parse-names":false,"suffix":""},{"dropping-particle":"","family":"Jovanovic","given":"Nenad","non-dropping-particle":"","parse-names":false,"suffix":""},{"dropping-particle":"","family":"Kirda","given":"Engin","non-dropping-particle":"","parse-names":false,"suffix":""},{"dropping-particle":"","family":"Kruegel","given":"Christopher","non-dropping-particle":"","parse-names":false,"suffix":""},{"dropping-particle":"","family":"Vigna","given":"Giovanni","non-dropping-particle":"","parse-names":false,"suffix":""}],"id":"ITEM-1","issued":{"date-parts":[["2007"]]},"note":"Cited by 590","title":"Cross-Site Scripting Prevention with Dynamic Data Tainting and Static Analysis","type":"report"},"uris":["http://www.mendeley.com/documents/?uuid=78730eab-193e-3eef-bfb6-d682ffb70b6a"]}],"mendeley":{"formattedCitation":"[10]","plainTextFormattedCitation":"[10]","previouslyFormattedCitation":"[10]"},"properties":{"noteIndex":0},"schema":"https://github.com/citation-style-language/schema/raw/master/csl-citation.json"}</w:instrText>
      </w:r>
      <w:r w:rsidR="00BF016D" w:rsidRPr="00603EF2">
        <w:rPr>
          <w:rFonts w:ascii="Times New Roman" w:eastAsiaTheme="minorEastAsia" w:hAnsi="Times New Roman" w:cs="Times New Roman"/>
          <w:sz w:val="20"/>
          <w:szCs w:val="20"/>
        </w:rPr>
        <w:fldChar w:fldCharType="separate"/>
      </w:r>
      <w:r w:rsidR="00BF016D" w:rsidRPr="00603EF2">
        <w:rPr>
          <w:rFonts w:ascii="Times New Roman" w:eastAsiaTheme="minorEastAsia" w:hAnsi="Times New Roman" w:cs="Times New Roman"/>
          <w:noProof/>
          <w:sz w:val="20"/>
          <w:szCs w:val="20"/>
        </w:rPr>
        <w:t>[10]</w:t>
      </w:r>
      <w:r w:rsidR="00BF016D" w:rsidRPr="00603EF2">
        <w:rPr>
          <w:rFonts w:ascii="Times New Roman" w:eastAsiaTheme="minorEastAsia" w:hAnsi="Times New Roman" w:cs="Times New Roman"/>
          <w:sz w:val="20"/>
          <w:szCs w:val="20"/>
        </w:rPr>
        <w:fldChar w:fldCharType="end"/>
      </w:r>
      <w:r w:rsidR="00BF016D" w:rsidRPr="00603EF2">
        <w:rPr>
          <w:rFonts w:ascii="Times New Roman" w:eastAsiaTheme="minorEastAsia" w:hAnsi="Times New Roman" w:cs="Times New Roman"/>
          <w:sz w:val="20"/>
          <w:szCs w:val="20"/>
        </w:rPr>
        <w:t xml:space="preserve">. However, the </w:t>
      </w:r>
      <w:r w:rsidR="00D82B45" w:rsidRPr="00603EF2">
        <w:rPr>
          <w:rFonts w:ascii="Times New Roman" w:eastAsiaTheme="minorEastAsia" w:hAnsi="Times New Roman" w:cs="Times New Roman"/>
          <w:sz w:val="20"/>
          <w:szCs w:val="20"/>
        </w:rPr>
        <w:t>client-side</w:t>
      </w:r>
      <w:r w:rsidR="00BF016D" w:rsidRPr="00603EF2">
        <w:rPr>
          <w:rFonts w:ascii="Times New Roman" w:eastAsiaTheme="minorEastAsia" w:hAnsi="Times New Roman" w:cs="Times New Roman"/>
          <w:sz w:val="20"/>
          <w:szCs w:val="20"/>
        </w:rPr>
        <w:t xml:space="preserve"> approaches are harder to implement and usually require extensive modification of an existing browser.</w:t>
      </w:r>
    </w:p>
    <w:p w:rsidR="009502F9" w:rsidRPr="00603EF2" w:rsidRDefault="009502F9" w:rsidP="00575A13">
      <w:pPr>
        <w:pStyle w:val="ListParagraph"/>
        <w:spacing w:line="360" w:lineRule="auto"/>
        <w:ind w:left="0"/>
        <w:jc w:val="both"/>
        <w:rPr>
          <w:rFonts w:ascii="Times New Roman" w:eastAsiaTheme="minorEastAsia" w:hAnsi="Times New Roman" w:cs="Times New Roman"/>
          <w:sz w:val="20"/>
          <w:szCs w:val="20"/>
        </w:rPr>
      </w:pPr>
    </w:p>
    <w:p w:rsidR="009502F9" w:rsidRPr="00381E3C" w:rsidRDefault="009502F9" w:rsidP="00575A13">
      <w:pPr>
        <w:pStyle w:val="ListParagraph"/>
        <w:spacing w:line="360" w:lineRule="auto"/>
        <w:ind w:left="0"/>
        <w:jc w:val="both"/>
        <w:rPr>
          <w:rFonts w:ascii="Times New Roman" w:eastAsiaTheme="minorEastAsia" w:hAnsi="Times New Roman" w:cs="Times New Roman"/>
          <w:b/>
          <w:sz w:val="28"/>
          <w:szCs w:val="28"/>
        </w:rPr>
      </w:pPr>
      <w:r w:rsidRPr="00381E3C">
        <w:rPr>
          <w:rFonts w:ascii="Times New Roman" w:eastAsiaTheme="minorEastAsia" w:hAnsi="Times New Roman" w:cs="Times New Roman"/>
          <w:b/>
          <w:sz w:val="28"/>
          <w:szCs w:val="28"/>
        </w:rPr>
        <w:t>Literature Review</w:t>
      </w:r>
    </w:p>
    <w:p w:rsidR="009502F9" w:rsidRPr="00603EF2" w:rsidRDefault="009502F9" w:rsidP="00575A13">
      <w:pPr>
        <w:pStyle w:val="ListParagraph"/>
        <w:spacing w:line="360" w:lineRule="auto"/>
        <w:ind w:left="0"/>
        <w:jc w:val="both"/>
        <w:rPr>
          <w:rFonts w:ascii="Times New Roman" w:eastAsiaTheme="minorEastAsia" w:hAnsi="Times New Roman" w:cs="Times New Roman"/>
          <w:b/>
          <w:sz w:val="20"/>
          <w:szCs w:val="20"/>
        </w:rPr>
      </w:pPr>
    </w:p>
    <w:p w:rsidR="00FF1DB0" w:rsidRPr="00603EF2" w:rsidRDefault="009502F9" w:rsidP="00575A13">
      <w:pPr>
        <w:pStyle w:val="ListParagraph"/>
        <w:spacing w:line="360" w:lineRule="auto"/>
        <w:ind w:left="0"/>
        <w:jc w:val="both"/>
        <w:rPr>
          <w:rFonts w:ascii="Times New Roman" w:eastAsiaTheme="minorEastAsia" w:hAnsi="Times New Roman" w:cs="Times New Roman"/>
          <w:sz w:val="20"/>
          <w:szCs w:val="20"/>
        </w:rPr>
      </w:pPr>
      <w:r w:rsidRPr="00603EF2">
        <w:rPr>
          <w:rFonts w:ascii="Times New Roman" w:eastAsiaTheme="minorEastAsia" w:hAnsi="Times New Roman" w:cs="Times New Roman"/>
          <w:sz w:val="20"/>
          <w:szCs w:val="20"/>
        </w:rPr>
        <w:t>Detecting SQLI and XSS attacks has been a heavily researched topic. With regards to formal analysis of these vulnerabilities, there</w:t>
      </w:r>
      <w:r w:rsidR="00C74F80" w:rsidRPr="00603EF2">
        <w:rPr>
          <w:rFonts w:ascii="Times New Roman" w:eastAsiaTheme="minorEastAsia" w:hAnsi="Times New Roman" w:cs="Times New Roman"/>
          <w:sz w:val="20"/>
          <w:szCs w:val="20"/>
        </w:rPr>
        <w:t xml:space="preserve"> are</w:t>
      </w:r>
      <w:r w:rsidRPr="00603EF2">
        <w:rPr>
          <w:rFonts w:ascii="Times New Roman" w:eastAsiaTheme="minorEastAsia" w:hAnsi="Times New Roman" w:cs="Times New Roman"/>
          <w:sz w:val="20"/>
          <w:szCs w:val="20"/>
        </w:rPr>
        <w:t xml:space="preserve"> a handful of original papers on the subject with </w:t>
      </w:r>
      <w:r w:rsidR="00B15C83" w:rsidRPr="00603EF2">
        <w:rPr>
          <w:rFonts w:ascii="Times New Roman" w:eastAsiaTheme="minorEastAsia" w:hAnsi="Times New Roman" w:cs="Times New Roman"/>
          <w:sz w:val="20"/>
          <w:szCs w:val="20"/>
        </w:rPr>
        <w:t>many</w:t>
      </w:r>
      <w:r w:rsidRPr="00603EF2">
        <w:rPr>
          <w:rFonts w:ascii="Times New Roman" w:eastAsiaTheme="minorEastAsia" w:hAnsi="Times New Roman" w:cs="Times New Roman"/>
          <w:sz w:val="20"/>
          <w:szCs w:val="20"/>
        </w:rPr>
        <w:t xml:space="preserve"> others through the years extending on the topic. </w:t>
      </w:r>
    </w:p>
    <w:p w:rsidR="00FF1DB0" w:rsidRPr="00603EF2" w:rsidRDefault="00FF1DB0" w:rsidP="00575A13">
      <w:pPr>
        <w:pStyle w:val="ListParagraph"/>
        <w:spacing w:line="360" w:lineRule="auto"/>
        <w:ind w:left="0"/>
        <w:jc w:val="both"/>
        <w:rPr>
          <w:rFonts w:ascii="Times New Roman" w:eastAsiaTheme="minorEastAsia" w:hAnsi="Times New Roman" w:cs="Times New Roman"/>
          <w:sz w:val="20"/>
          <w:szCs w:val="20"/>
        </w:rPr>
      </w:pPr>
    </w:p>
    <w:p w:rsidR="00FF1DB0" w:rsidRPr="00603EF2" w:rsidRDefault="0037653C" w:rsidP="00575A13">
      <w:pPr>
        <w:pStyle w:val="ListParagraph"/>
        <w:spacing w:line="360" w:lineRule="auto"/>
        <w:ind w:left="0"/>
        <w:jc w:val="both"/>
        <w:rPr>
          <w:rFonts w:ascii="Times New Roman" w:eastAsiaTheme="minorEastAsia" w:hAnsi="Times New Roman" w:cs="Times New Roman"/>
          <w:sz w:val="20"/>
          <w:szCs w:val="20"/>
        </w:rPr>
      </w:pPr>
      <w:r w:rsidRPr="00603EF2">
        <w:rPr>
          <w:rFonts w:ascii="Times New Roman" w:eastAsiaTheme="minorEastAsia" w:hAnsi="Times New Roman" w:cs="Times New Roman"/>
          <w:sz w:val="20"/>
          <w:szCs w:val="20"/>
        </w:rPr>
        <w:t xml:space="preserve">In 2006, Wasserman and </w:t>
      </w:r>
      <w:proofErr w:type="spellStart"/>
      <w:r w:rsidRPr="00603EF2">
        <w:rPr>
          <w:rFonts w:ascii="Times New Roman" w:eastAsiaTheme="minorEastAsia" w:hAnsi="Times New Roman" w:cs="Times New Roman"/>
          <w:sz w:val="20"/>
          <w:szCs w:val="20"/>
        </w:rPr>
        <w:t>Su</w:t>
      </w:r>
      <w:proofErr w:type="spellEnd"/>
      <w:r w:rsidRPr="00603EF2">
        <w:rPr>
          <w:rFonts w:ascii="Times New Roman" w:eastAsiaTheme="minorEastAsia" w:hAnsi="Times New Roman" w:cs="Times New Roman"/>
          <w:sz w:val="20"/>
          <w:szCs w:val="20"/>
        </w:rPr>
        <w:t xml:space="preserve"> developed SQLCHECK, a program that could </w:t>
      </w:r>
      <w:r w:rsidR="00B77BE5" w:rsidRPr="00603EF2">
        <w:rPr>
          <w:rFonts w:ascii="Times New Roman" w:eastAsiaTheme="minorEastAsia" w:hAnsi="Times New Roman" w:cs="Times New Roman"/>
          <w:sz w:val="20"/>
          <w:szCs w:val="20"/>
        </w:rPr>
        <w:t>detect SQL Injection vulnerabilities</w:t>
      </w:r>
      <w:r w:rsidR="008F16C7" w:rsidRPr="00603EF2">
        <w:rPr>
          <w:rFonts w:ascii="Times New Roman" w:eastAsiaTheme="minorEastAsia" w:hAnsi="Times New Roman" w:cs="Times New Roman"/>
          <w:sz w:val="20"/>
          <w:szCs w:val="20"/>
        </w:rPr>
        <w:t xml:space="preserve"> in PHP code</w:t>
      </w:r>
      <w:r w:rsidR="00B77BE5" w:rsidRPr="00603EF2">
        <w:rPr>
          <w:rFonts w:ascii="Times New Roman" w:eastAsiaTheme="minorEastAsia" w:hAnsi="Times New Roman" w:cs="Times New Roman"/>
          <w:sz w:val="20"/>
          <w:szCs w:val="20"/>
        </w:rPr>
        <w:t>. In addition to their tool, they also were the first authors to develop formal definitions for both web applications and SQL injection</w:t>
      </w:r>
      <w:r w:rsidR="00ED4537" w:rsidRPr="00603EF2">
        <w:rPr>
          <w:rFonts w:ascii="Times New Roman" w:eastAsiaTheme="minorEastAsia" w:hAnsi="Times New Roman" w:cs="Times New Roman"/>
          <w:sz w:val="20"/>
          <w:szCs w:val="20"/>
        </w:rPr>
        <w:t xml:space="preserve"> </w:t>
      </w:r>
      <w:r w:rsidR="00ED4537" w:rsidRPr="00603EF2">
        <w:rPr>
          <w:rFonts w:ascii="Times New Roman" w:eastAsiaTheme="minorEastAsia" w:hAnsi="Times New Roman" w:cs="Times New Roman"/>
          <w:sz w:val="20"/>
          <w:szCs w:val="20"/>
        </w:rPr>
        <w:fldChar w:fldCharType="begin" w:fldLock="1"/>
      </w:r>
      <w:r w:rsidR="00C915F1" w:rsidRPr="00603EF2">
        <w:rPr>
          <w:rFonts w:ascii="Times New Roman" w:eastAsiaTheme="minorEastAsia" w:hAnsi="Times New Roman" w:cs="Times New Roman"/>
          <w:sz w:val="20"/>
          <w:szCs w:val="20"/>
        </w:rPr>
        <w:instrText>ADDIN CSL_CITATION {"citationItems":[{"id":"ITEM-1","itemData":{"DOI":"10.1145/1111320.1111070","ISBN":"1595930272","ISSN":"03621340","abstract":"Web applications typically interact with a back-end database to retrieve persistent data and then present the data to the user as dynamically generated output, such as HTML web pages. However, this interaction is commonly done through a low-level API by dynamically constructing query strings within a general-purpose programming language, such as Java. This low-level interaction is ad hoc because it does not take into account the structure of the output language. Accordingly, user inputs are treated as isolated lexical entities which, if not properly sanitized, can cause the web application to generate unintended output. This is called a command injection attack, which poses a serious threat to web application security. This paper presents the first formal definition of command injection attacks in the context of web applications, and gives a sound and complete algorithm for preventing them based on context-free grammars and compiler parsing techniques. Our key observation is that, for an attack to succeed, the input that gets propagated into the database query or the output document must change the intended syntactic structure of the query or document. Our definition and algorithm are general and apply to many forms of command injection attacks. We validate our approach with SqlCheckS, an implementation for the setting of SQL command injection attacks. We evaluated SqlCheckS on real-world web applications with systematically compiled real-world attack data as input. SqlCheckS produced no false positives or false negatives, incurred low runtime overhead, and applied straightforwardly to web applications written in different languages.","author":[{"dropping-particle":"","family":"Su","given":"Zhendong","non-dropping-particle":"","parse-names":false,"suffix":""},{"dropping-particle":"","family":"Wassermann","given":"Gary","non-dropping-particle":"","parse-names":false,"suffix":""}],"container-title":"ACM SIGPLAN Notices","id":"ITEM-1","issue":"1","issued":{"date-parts":[["2006"]]},"page":"372-382","title":"The essence of command injection attacks in web applications","type":"article-journal","volume":"41"},"uris":["http://www.mendeley.com/documents/?uuid=7ace4baa-939e-4437-afbf-cd205bef026a"]}],"mendeley":{"formattedCitation":"[1]","plainTextFormattedCitation":"[1]","previouslyFormattedCitation":"[1]"},"properties":{"noteIndex":0},"schema":"https://github.com/citation-style-language/schema/raw/master/csl-citation.json"}</w:instrText>
      </w:r>
      <w:r w:rsidR="00ED4537" w:rsidRPr="00603EF2">
        <w:rPr>
          <w:rFonts w:ascii="Times New Roman" w:eastAsiaTheme="minorEastAsia" w:hAnsi="Times New Roman" w:cs="Times New Roman"/>
          <w:sz w:val="20"/>
          <w:szCs w:val="20"/>
        </w:rPr>
        <w:fldChar w:fldCharType="separate"/>
      </w:r>
      <w:r w:rsidR="00ED4537" w:rsidRPr="00603EF2">
        <w:rPr>
          <w:rFonts w:ascii="Times New Roman" w:eastAsiaTheme="minorEastAsia" w:hAnsi="Times New Roman" w:cs="Times New Roman"/>
          <w:noProof/>
          <w:sz w:val="20"/>
          <w:szCs w:val="20"/>
        </w:rPr>
        <w:t>[1]</w:t>
      </w:r>
      <w:r w:rsidR="00ED4537" w:rsidRPr="00603EF2">
        <w:rPr>
          <w:rFonts w:ascii="Times New Roman" w:eastAsiaTheme="minorEastAsia" w:hAnsi="Times New Roman" w:cs="Times New Roman"/>
          <w:sz w:val="20"/>
          <w:szCs w:val="20"/>
        </w:rPr>
        <w:fldChar w:fldCharType="end"/>
      </w:r>
      <w:r w:rsidR="00B77BE5" w:rsidRPr="00603EF2">
        <w:rPr>
          <w:rFonts w:ascii="Times New Roman" w:eastAsiaTheme="minorEastAsia" w:hAnsi="Times New Roman" w:cs="Times New Roman"/>
          <w:sz w:val="20"/>
          <w:szCs w:val="20"/>
        </w:rPr>
        <w:t xml:space="preserve">. Their tool was a server-side application that utilized a context-free grammar and special </w:t>
      </w:r>
      <w:r w:rsidR="00B77BE5" w:rsidRPr="00603EF2">
        <w:rPr>
          <w:rFonts w:ascii="Times New Roman" w:eastAsiaTheme="minorEastAsia" w:hAnsi="Times New Roman" w:cs="Times New Roman"/>
          <w:sz w:val="20"/>
          <w:szCs w:val="20"/>
        </w:rPr>
        <w:t xml:space="preserve">delimiters to evaluate string input and SQL queries for syntax that would lead to a SQL injection attack. They tested their tool on a small number of programs that had known vulnerabilities and were able to detect all of them, leading them to claim that their tool had no false positives or false negatives. </w:t>
      </w:r>
      <w:r w:rsidR="00ED4537" w:rsidRPr="00603EF2">
        <w:rPr>
          <w:rFonts w:ascii="Times New Roman" w:eastAsiaTheme="minorEastAsia" w:hAnsi="Times New Roman" w:cs="Times New Roman"/>
          <w:sz w:val="20"/>
          <w:szCs w:val="20"/>
        </w:rPr>
        <w:t xml:space="preserve">However, they do acknowledge that the tool would probably produce some on programs that were in use in the world and not test programs </w:t>
      </w:r>
      <w:r w:rsidR="00ED4537" w:rsidRPr="00603EF2">
        <w:rPr>
          <w:rFonts w:ascii="Times New Roman" w:eastAsiaTheme="minorEastAsia" w:hAnsi="Times New Roman" w:cs="Times New Roman"/>
          <w:sz w:val="20"/>
          <w:szCs w:val="20"/>
        </w:rPr>
        <w:fldChar w:fldCharType="begin" w:fldLock="1"/>
      </w:r>
      <w:r w:rsidR="00ED4537" w:rsidRPr="00603EF2">
        <w:rPr>
          <w:rFonts w:ascii="Times New Roman" w:eastAsiaTheme="minorEastAsia" w:hAnsi="Times New Roman" w:cs="Times New Roman"/>
          <w:sz w:val="20"/>
          <w:szCs w:val="20"/>
        </w:rPr>
        <w:instrText>ADDIN CSL_CITATION {"citationItems":[{"id":"ITEM-1","itemData":{"DOI":"10.1145/1111320.1111070","ISBN":"1595930272","ISSN":"03621340","abstract":"Web applications typically interact with a back-end database to retrieve persistent data and then present the data to the user as dynamically generated output, such as HTML web pages. However, this interaction is commonly done through a low-level API by dynamically constructing query strings within a general-purpose programming language, such as Java. This low-level interaction is ad hoc because it does not take into account the structure of the output language. Accordingly, user inputs are treated as isolated lexical entities which, if not properly sanitized, can cause the web application to generate unintended output. This is called a command injection attack, which poses a serious threat to web application security. This paper presents the first formal definition of command injection attacks in the context of web applications, and gives a sound and complete algorithm for preventing them based on context-free grammars and compiler parsing techniques. Our key observation is that, for an attack to succeed, the input that gets propagated into the database query or the output document must change the intended syntactic structure of the query or document. Our definition and algorithm are general and apply to many forms of command injection attacks. We validate our approach with SqlCheckS, an implementation for the setting of SQL command injection attacks. We evaluated SqlCheckS on real-world web applications with systematically compiled real-world attack data as input. SqlCheckS produced no false positives or false negatives, incurred low runtime overhead, and applied straightforwardly to web applications written in different languages.","author":[{"dropping-particle":"","family":"Su","given":"Zhendong","non-dropping-particle":"","parse-names":false,"suffix":""},{"dropping-particle":"","family":"Wassermann","given":"Gary","non-dropping-particle":"","parse-names":false,"suffix":""}],"container-title":"ACM SIGPLAN Notices","id":"ITEM-1","issue":"1","issued":{"date-parts":[["2006"]]},"page":"372-382","title":"The essence of command injection attacks in web applications","type":"article-journal","volume":"41"},"uris":["http://www.mendeley.com/documents/?uuid=7ace4baa-939e-4437-afbf-cd205bef026a"]}],"mendeley":{"formattedCitation":"[1]","plainTextFormattedCitation":"[1]","previouslyFormattedCitation":"[1]"},"properties":{"noteIndex":0},"schema":"https://github.com/citation-style-language/schema/raw/master/csl-citation.json"}</w:instrText>
      </w:r>
      <w:r w:rsidR="00ED4537" w:rsidRPr="00603EF2">
        <w:rPr>
          <w:rFonts w:ascii="Times New Roman" w:eastAsiaTheme="minorEastAsia" w:hAnsi="Times New Roman" w:cs="Times New Roman"/>
          <w:sz w:val="20"/>
          <w:szCs w:val="20"/>
        </w:rPr>
        <w:fldChar w:fldCharType="separate"/>
      </w:r>
      <w:r w:rsidR="00ED4537" w:rsidRPr="00603EF2">
        <w:rPr>
          <w:rFonts w:ascii="Times New Roman" w:eastAsiaTheme="minorEastAsia" w:hAnsi="Times New Roman" w:cs="Times New Roman"/>
          <w:noProof/>
          <w:sz w:val="20"/>
          <w:szCs w:val="20"/>
        </w:rPr>
        <w:t>[1]</w:t>
      </w:r>
      <w:r w:rsidR="00ED4537" w:rsidRPr="00603EF2">
        <w:rPr>
          <w:rFonts w:ascii="Times New Roman" w:eastAsiaTheme="minorEastAsia" w:hAnsi="Times New Roman" w:cs="Times New Roman"/>
          <w:sz w:val="20"/>
          <w:szCs w:val="20"/>
        </w:rPr>
        <w:fldChar w:fldCharType="end"/>
      </w:r>
      <w:r w:rsidR="00ED4537" w:rsidRPr="00603EF2">
        <w:rPr>
          <w:rFonts w:ascii="Times New Roman" w:eastAsiaTheme="minorEastAsia" w:hAnsi="Times New Roman" w:cs="Times New Roman"/>
          <w:sz w:val="20"/>
          <w:szCs w:val="20"/>
        </w:rPr>
        <w:t>.</w:t>
      </w:r>
      <w:r w:rsidR="00FF1DB0" w:rsidRPr="00603EF2">
        <w:rPr>
          <w:rFonts w:ascii="Times New Roman" w:eastAsiaTheme="minorEastAsia" w:hAnsi="Times New Roman" w:cs="Times New Roman"/>
          <w:sz w:val="20"/>
          <w:szCs w:val="20"/>
        </w:rPr>
        <w:t xml:space="preserve"> </w:t>
      </w:r>
    </w:p>
    <w:p w:rsidR="00FF1DB0" w:rsidRPr="00603EF2" w:rsidRDefault="00FF1DB0" w:rsidP="00575A13">
      <w:pPr>
        <w:pStyle w:val="ListParagraph"/>
        <w:spacing w:line="360" w:lineRule="auto"/>
        <w:ind w:left="0"/>
        <w:jc w:val="both"/>
        <w:rPr>
          <w:rFonts w:ascii="Times New Roman" w:eastAsiaTheme="minorEastAsia" w:hAnsi="Times New Roman" w:cs="Times New Roman"/>
          <w:sz w:val="20"/>
          <w:szCs w:val="20"/>
        </w:rPr>
      </w:pPr>
    </w:p>
    <w:p w:rsidR="00FF1DB0" w:rsidRPr="00603EF2" w:rsidRDefault="002B72EB" w:rsidP="00575A13">
      <w:pPr>
        <w:pStyle w:val="ListParagraph"/>
        <w:spacing w:line="360" w:lineRule="auto"/>
        <w:ind w:left="0"/>
        <w:jc w:val="both"/>
        <w:rPr>
          <w:rFonts w:ascii="Times New Roman" w:eastAsiaTheme="minorEastAsia" w:hAnsi="Times New Roman" w:cs="Times New Roman"/>
          <w:sz w:val="20"/>
          <w:szCs w:val="20"/>
        </w:rPr>
      </w:pPr>
      <w:r w:rsidRPr="00603EF2">
        <w:rPr>
          <w:rFonts w:ascii="Times New Roman" w:eastAsiaTheme="minorEastAsia" w:hAnsi="Times New Roman" w:cs="Times New Roman"/>
          <w:sz w:val="20"/>
          <w:szCs w:val="20"/>
        </w:rPr>
        <w:t xml:space="preserve">One of the first effective methods of detecting and preventing XSS attacks was researched by Vogt et al. in “Cross-Site Scripting Prevention with Dynamic Data Tainting and Static Analysis” </w:t>
      </w:r>
      <w:r w:rsidRPr="00603EF2">
        <w:rPr>
          <w:rFonts w:ascii="Times New Roman" w:eastAsiaTheme="minorEastAsia" w:hAnsi="Times New Roman" w:cs="Times New Roman"/>
          <w:sz w:val="20"/>
          <w:szCs w:val="20"/>
        </w:rPr>
        <w:fldChar w:fldCharType="begin" w:fldLock="1"/>
      </w:r>
      <w:r w:rsidR="00BF016D" w:rsidRPr="00603EF2">
        <w:rPr>
          <w:rFonts w:ascii="Times New Roman" w:eastAsiaTheme="minorEastAsia" w:hAnsi="Times New Roman" w:cs="Times New Roman"/>
          <w:sz w:val="20"/>
          <w:szCs w:val="20"/>
        </w:rPr>
        <w:instrText>ADDIN CSL_CITATION {"citationItems":[{"id":"ITEM-1","itemData":{"abstract":"Cross-site scripting (XSS) is an attack against web applications in which scripting code is injected into the output of an application that is then sent to a user's web browser. In the browser, this scripting code is executed and used to transfer sensitive data to a third party (i.e., the attacker). Currently, most approaches attempt to prevent XSS on the server side by inspecting and modifying the data that is exchanged between the web application and the user. Unfortunately , it is often the case that vulnerable applications are not fixed for a considerable amount of time, leaving the users vulnerable to attacks. The solution presented in this paper stops XSS attacks on the client side by tracking the flow of sensitive information inside the web browser. If sensitive information is about to be transferred to a third party, the user can decide if this should be permitted or not. As a result, the user has an additional protection layer when surfing the web, without solely depending on the security of the web application.","author":[{"dropping-particle":"","family":"Vogt","given":"Philipp","non-dropping-particle":"","parse-names":false,"suffix":""},{"dropping-particle":"","family":"Nentwich","given":"Florian","non-dropping-particle":"","parse-names":false,"suffix":""},{"dropping-particle":"","family":"Jovanovic","given":"Nenad","non-dropping-particle":"","parse-names":false,"suffix":""},{"dropping-particle":"","family":"Kirda","given":"Engin","non-dropping-particle":"","parse-names":false,"suffix":""},{"dropping-particle":"","family":"Kruegel","given":"Christopher","non-dropping-particle":"","parse-names":false,"suffix":""},{"dropping-particle":"","family":"Vigna","given":"Giovanni","non-dropping-particle":"","parse-names":false,"suffix":""}],"id":"ITEM-1","issued":{"date-parts":[["2007"]]},"note":"Cited by 590","title":"Cross-Site Scripting Prevention with Dynamic Data Tainting and Static Analysis","type":"report"},"uris":["http://www.mendeley.com/documents/?uuid=78730eab-193e-3eef-bfb6-d682ffb70b6a"]}],"mendeley":{"formattedCitation":"[10]","plainTextFormattedCitation":"[10]","previouslyFormattedCitation":"[10]"},"properties":{"noteIndex":0},"schema":"https://github.com/citation-style-language/schema/raw/master/csl-citation.json"}</w:instrText>
      </w:r>
      <w:r w:rsidRPr="00603EF2">
        <w:rPr>
          <w:rFonts w:ascii="Times New Roman" w:eastAsiaTheme="minorEastAsia" w:hAnsi="Times New Roman" w:cs="Times New Roman"/>
          <w:sz w:val="20"/>
          <w:szCs w:val="20"/>
        </w:rPr>
        <w:fldChar w:fldCharType="separate"/>
      </w:r>
      <w:r w:rsidR="00AC539D" w:rsidRPr="00603EF2">
        <w:rPr>
          <w:rFonts w:ascii="Times New Roman" w:eastAsiaTheme="minorEastAsia" w:hAnsi="Times New Roman" w:cs="Times New Roman"/>
          <w:noProof/>
          <w:sz w:val="20"/>
          <w:szCs w:val="20"/>
        </w:rPr>
        <w:t>[10]</w:t>
      </w:r>
      <w:r w:rsidRPr="00603EF2">
        <w:rPr>
          <w:rFonts w:ascii="Times New Roman" w:eastAsiaTheme="minorEastAsia" w:hAnsi="Times New Roman" w:cs="Times New Roman"/>
          <w:sz w:val="20"/>
          <w:szCs w:val="20"/>
        </w:rPr>
        <w:fldChar w:fldCharType="end"/>
      </w:r>
      <w:r w:rsidRPr="00603EF2">
        <w:rPr>
          <w:rFonts w:ascii="Times New Roman" w:eastAsiaTheme="minorEastAsia" w:hAnsi="Times New Roman" w:cs="Times New Roman"/>
          <w:sz w:val="20"/>
          <w:szCs w:val="20"/>
        </w:rPr>
        <w:t xml:space="preserve">. They explored the prevention of reflected XSS attacks through a combination of data tainting and static analysis. Their methodology involved using data tainting to </w:t>
      </w:r>
      <w:r w:rsidR="00162BAB" w:rsidRPr="00603EF2">
        <w:rPr>
          <w:rFonts w:ascii="Times New Roman" w:eastAsiaTheme="minorEastAsia" w:hAnsi="Times New Roman" w:cs="Times New Roman"/>
          <w:sz w:val="20"/>
          <w:szCs w:val="20"/>
        </w:rPr>
        <w:t xml:space="preserve">track direct access of sensitive values (i.e. cookies) within the browser and combined it with static analysis in order to detect indirect accesses of sensitive data </w:t>
      </w:r>
      <w:r w:rsidR="00162BAB" w:rsidRPr="00603EF2">
        <w:rPr>
          <w:rFonts w:ascii="Times New Roman" w:eastAsiaTheme="minorEastAsia" w:hAnsi="Times New Roman" w:cs="Times New Roman"/>
          <w:sz w:val="20"/>
          <w:szCs w:val="20"/>
        </w:rPr>
        <w:fldChar w:fldCharType="begin" w:fldLock="1"/>
      </w:r>
      <w:r w:rsidR="00BF016D" w:rsidRPr="00603EF2">
        <w:rPr>
          <w:rFonts w:ascii="Times New Roman" w:eastAsiaTheme="minorEastAsia" w:hAnsi="Times New Roman" w:cs="Times New Roman"/>
          <w:sz w:val="20"/>
          <w:szCs w:val="20"/>
        </w:rPr>
        <w:instrText>ADDIN CSL_CITATION {"citationItems":[{"id":"ITEM-1","itemData":{"abstract":"Cross-site scripting (XSS) is an attack against web applications in which scripting code is injected into the output of an application that is then sent to a user's web browser. In the browser, this scripting code is executed and used to transfer sensitive data to a third party (i.e., the attacker). Currently, most approaches attempt to prevent XSS on the server side by inspecting and modifying the data that is exchanged between the web application and the user. Unfortunately , it is often the case that vulnerable applications are not fixed for a considerable amount of time, leaving the users vulnerable to attacks. The solution presented in this paper stops XSS attacks on the client side by tracking the flow of sensitive information inside the web browser. If sensitive information is about to be transferred to a third party, the user can decide if this should be permitted or not. As a result, the user has an additional protection layer when surfing the web, without solely depending on the security of the web application.","author":[{"dropping-particle":"","family":"Vogt","given":"Philipp","non-dropping-particle":"","parse-names":false,"suffix":""},{"dropping-particle":"","family":"Nentwich","given":"Florian","non-dropping-particle":"","parse-names":false,"suffix":""},{"dropping-particle":"","family":"Jovanovic","given":"Nenad","non-dropping-particle":"","parse-names":false,"suffix":""},{"dropping-particle":"","family":"Kirda","given":"Engin","non-dropping-particle":"","parse-names":false,"suffix":""},{"dropping-particle":"","family":"Kruegel","given":"Christopher","non-dropping-particle":"","parse-names":false,"suffix":""},{"dropping-particle":"","family":"Vigna","given":"Giovanni","non-dropping-particle":"","parse-names":false,"suffix":""}],"id":"ITEM-1","issued":{"date-parts":[["2007"]]},"note":"Cited by 590","title":"Cross-Site Scripting Prevention with Dynamic Data Tainting and Static Analysis","type":"report"},"uris":["http://www.mendeley.com/documents/?uuid=78730eab-193e-3eef-bfb6-d682ffb70b6a"]}],"mendeley":{"formattedCitation":"[10]","plainTextFormattedCitation":"[10]","previouslyFormattedCitation":"[10]"},"properties":{"noteIndex":0},"schema":"https://github.com/citation-style-language/schema/raw/master/csl-citation.json"}</w:instrText>
      </w:r>
      <w:r w:rsidR="00162BAB" w:rsidRPr="00603EF2">
        <w:rPr>
          <w:rFonts w:ascii="Times New Roman" w:eastAsiaTheme="minorEastAsia" w:hAnsi="Times New Roman" w:cs="Times New Roman"/>
          <w:sz w:val="20"/>
          <w:szCs w:val="20"/>
        </w:rPr>
        <w:fldChar w:fldCharType="separate"/>
      </w:r>
      <w:r w:rsidR="00AC539D" w:rsidRPr="00603EF2">
        <w:rPr>
          <w:rFonts w:ascii="Times New Roman" w:eastAsiaTheme="minorEastAsia" w:hAnsi="Times New Roman" w:cs="Times New Roman"/>
          <w:noProof/>
          <w:sz w:val="20"/>
          <w:szCs w:val="20"/>
        </w:rPr>
        <w:t>[10]</w:t>
      </w:r>
      <w:r w:rsidR="00162BAB" w:rsidRPr="00603EF2">
        <w:rPr>
          <w:rFonts w:ascii="Times New Roman" w:eastAsiaTheme="minorEastAsia" w:hAnsi="Times New Roman" w:cs="Times New Roman"/>
          <w:sz w:val="20"/>
          <w:szCs w:val="20"/>
        </w:rPr>
        <w:fldChar w:fldCharType="end"/>
      </w:r>
      <w:r w:rsidR="00162BAB" w:rsidRPr="00603EF2">
        <w:rPr>
          <w:rFonts w:ascii="Times New Roman" w:eastAsiaTheme="minorEastAsia" w:hAnsi="Times New Roman" w:cs="Times New Roman"/>
          <w:sz w:val="20"/>
          <w:szCs w:val="20"/>
        </w:rPr>
        <w:t>. Overall, the tool they developed was effective</w:t>
      </w:r>
      <w:r w:rsidR="00E13ECD" w:rsidRPr="00603EF2">
        <w:rPr>
          <w:rFonts w:ascii="Times New Roman" w:eastAsiaTheme="minorEastAsia" w:hAnsi="Times New Roman" w:cs="Times New Roman"/>
          <w:sz w:val="20"/>
          <w:szCs w:val="20"/>
        </w:rPr>
        <w:t xml:space="preserve"> in</w:t>
      </w:r>
      <w:r w:rsidR="00162BAB" w:rsidRPr="00603EF2">
        <w:rPr>
          <w:rFonts w:ascii="Times New Roman" w:eastAsiaTheme="minorEastAsia" w:hAnsi="Times New Roman" w:cs="Times New Roman"/>
          <w:sz w:val="20"/>
          <w:szCs w:val="20"/>
        </w:rPr>
        <w:t xml:space="preserve"> preventing reflected XSS attacks, but did generate some false positive warnings due to the method of tainting that they used </w:t>
      </w:r>
      <w:r w:rsidR="00162BAB" w:rsidRPr="00603EF2">
        <w:rPr>
          <w:rFonts w:ascii="Times New Roman" w:eastAsiaTheme="minorEastAsia" w:hAnsi="Times New Roman" w:cs="Times New Roman"/>
          <w:sz w:val="20"/>
          <w:szCs w:val="20"/>
        </w:rPr>
        <w:fldChar w:fldCharType="begin" w:fldLock="1"/>
      </w:r>
      <w:r w:rsidR="00BF016D" w:rsidRPr="00603EF2">
        <w:rPr>
          <w:rFonts w:ascii="Times New Roman" w:eastAsiaTheme="minorEastAsia" w:hAnsi="Times New Roman" w:cs="Times New Roman"/>
          <w:sz w:val="20"/>
          <w:szCs w:val="20"/>
        </w:rPr>
        <w:instrText>ADDIN CSL_CITATION {"citationItems":[{"id":"ITEM-1","itemData":{"abstract":"Cross-site scripting (XSS) is an attack against web applications in which scripting code is injected into the output of an application that is then sent to a user's web browser. In the browser, this scripting code is executed and used to transfer sensitive data to a third party (i.e., the attacker). Currently, most approaches attempt to prevent XSS on the server side by inspecting and modifying the data that is exchanged between the web application and the user. Unfortunately , it is often the case that vulnerable applications are not fixed for a considerable amount of time, leaving the users vulnerable to attacks. The solution presented in this paper stops XSS attacks on the client side by tracking the flow of sensitive information inside the web browser. If sensitive information is about to be transferred to a third party, the user can decide if this should be permitted or not. As a result, the user has an additional protection layer when surfing the web, without solely depending on the security of the web application.","author":[{"dropping-particle":"","family":"Vogt","given":"Philipp","non-dropping-particle":"","parse-names":false,"suffix":""},{"dropping-particle":"","family":"Nentwich","given":"Florian","non-dropping-particle":"","parse-names":false,"suffix":""},{"dropping-particle":"","family":"Jovanovic","given":"Nenad","non-dropping-particle":"","parse-names":false,"suffix":""},{"dropping-particle":"","family":"Kirda","given":"Engin","non-dropping-particle":"","parse-names":false,"suffix":""},{"dropping-particle":"","family":"Kruegel","given":"Christopher","non-dropping-particle":"","parse-names":false,"suffix":""},{"dropping-particle":"","family":"Vigna","given":"Giovanni","non-dropping-particle":"","parse-names":false,"suffix":""}],"id":"ITEM-1","issued":{"date-parts":[["2007"]]},"note":"Cited by 590","title":"Cross-Site Scripting Prevention with Dynamic Data Tainting and Static Analysis","type":"report"},"uris":["http://www.mendeley.com/documents/?uuid=78730eab-193e-3eef-bfb6-d682ffb70b6a"]}],"mendeley":{"formattedCitation":"[10]","plainTextFormattedCitation":"[10]","previouslyFormattedCitation":"[10]"},"properties":{"noteIndex":0},"schema":"https://github.com/citation-style-language/schema/raw/master/csl-citation.json"}</w:instrText>
      </w:r>
      <w:r w:rsidR="00162BAB" w:rsidRPr="00603EF2">
        <w:rPr>
          <w:rFonts w:ascii="Times New Roman" w:eastAsiaTheme="minorEastAsia" w:hAnsi="Times New Roman" w:cs="Times New Roman"/>
          <w:sz w:val="20"/>
          <w:szCs w:val="20"/>
        </w:rPr>
        <w:fldChar w:fldCharType="separate"/>
      </w:r>
      <w:r w:rsidR="00AC539D" w:rsidRPr="00603EF2">
        <w:rPr>
          <w:rFonts w:ascii="Times New Roman" w:eastAsiaTheme="minorEastAsia" w:hAnsi="Times New Roman" w:cs="Times New Roman"/>
          <w:noProof/>
          <w:sz w:val="20"/>
          <w:szCs w:val="20"/>
        </w:rPr>
        <w:t>[10]</w:t>
      </w:r>
      <w:r w:rsidR="00162BAB" w:rsidRPr="00603EF2">
        <w:rPr>
          <w:rFonts w:ascii="Times New Roman" w:eastAsiaTheme="minorEastAsia" w:hAnsi="Times New Roman" w:cs="Times New Roman"/>
          <w:sz w:val="20"/>
          <w:szCs w:val="20"/>
        </w:rPr>
        <w:fldChar w:fldCharType="end"/>
      </w:r>
      <w:r w:rsidR="00162BAB" w:rsidRPr="00603EF2">
        <w:rPr>
          <w:rFonts w:ascii="Times New Roman" w:eastAsiaTheme="minorEastAsia" w:hAnsi="Times New Roman" w:cs="Times New Roman"/>
          <w:sz w:val="20"/>
          <w:szCs w:val="20"/>
        </w:rPr>
        <w:t xml:space="preserve">. </w:t>
      </w:r>
    </w:p>
    <w:p w:rsidR="00FF1DB0" w:rsidRPr="00603EF2" w:rsidRDefault="00FF1DB0" w:rsidP="00575A13">
      <w:pPr>
        <w:pStyle w:val="ListParagraph"/>
        <w:spacing w:line="360" w:lineRule="auto"/>
        <w:ind w:left="0"/>
        <w:jc w:val="both"/>
        <w:rPr>
          <w:rFonts w:ascii="Times New Roman" w:eastAsiaTheme="minorEastAsia" w:hAnsi="Times New Roman" w:cs="Times New Roman"/>
          <w:sz w:val="20"/>
          <w:szCs w:val="20"/>
        </w:rPr>
      </w:pPr>
    </w:p>
    <w:p w:rsidR="00FF1DB0" w:rsidRPr="00603EF2" w:rsidRDefault="0020044D" w:rsidP="00575A13">
      <w:pPr>
        <w:pStyle w:val="ListParagraph"/>
        <w:spacing w:line="360" w:lineRule="auto"/>
        <w:ind w:left="0"/>
        <w:jc w:val="both"/>
        <w:rPr>
          <w:rFonts w:ascii="Times New Roman" w:eastAsiaTheme="minorEastAsia" w:hAnsi="Times New Roman" w:cs="Times New Roman"/>
          <w:sz w:val="20"/>
          <w:szCs w:val="20"/>
        </w:rPr>
      </w:pPr>
      <w:r w:rsidRPr="00603EF2">
        <w:rPr>
          <w:rFonts w:ascii="Times New Roman" w:eastAsiaTheme="minorEastAsia" w:hAnsi="Times New Roman" w:cs="Times New Roman"/>
          <w:sz w:val="20"/>
          <w:szCs w:val="20"/>
        </w:rPr>
        <w:t>Jovanovic et al. developed</w:t>
      </w:r>
      <w:r w:rsidR="00C915F1" w:rsidRPr="00603EF2">
        <w:rPr>
          <w:rFonts w:ascii="Times New Roman" w:eastAsiaTheme="minorEastAsia" w:hAnsi="Times New Roman" w:cs="Times New Roman"/>
          <w:sz w:val="20"/>
          <w:szCs w:val="20"/>
        </w:rPr>
        <w:t xml:space="preserve"> Pixy,</w:t>
      </w:r>
      <w:r w:rsidRPr="00603EF2">
        <w:rPr>
          <w:rFonts w:ascii="Times New Roman" w:eastAsiaTheme="minorEastAsia" w:hAnsi="Times New Roman" w:cs="Times New Roman"/>
          <w:sz w:val="20"/>
          <w:szCs w:val="20"/>
        </w:rPr>
        <w:t xml:space="preserve"> the first open source tool for detecting XSS vulnerabilities in PHP code </w:t>
      </w:r>
      <w:r w:rsidRPr="00603EF2">
        <w:rPr>
          <w:rFonts w:ascii="Times New Roman" w:eastAsiaTheme="minorEastAsia" w:hAnsi="Times New Roman" w:cs="Times New Roman"/>
          <w:sz w:val="20"/>
          <w:szCs w:val="20"/>
        </w:rPr>
        <w:fldChar w:fldCharType="begin" w:fldLock="1"/>
      </w:r>
      <w:r w:rsidR="00DC1CBC" w:rsidRPr="00603EF2">
        <w:rPr>
          <w:rFonts w:ascii="Times New Roman" w:eastAsiaTheme="minorEastAsia" w:hAnsi="Times New Roman" w:cs="Times New Roman"/>
          <w:sz w:val="20"/>
          <w:szCs w:val="20"/>
        </w:rPr>
        <w:instrText>ADDIN CSL_CITATION {"citationItems":[{"id":"ITEM-1","itemData":{"DOI":"10.1109/ICRAIE.2014.6909173","ISBN":"978-1-4799-4040-0","author":[{"dropping-particle":"","family":"Gupta","given":"Mukesh Kumar","non-dropping-particle":"","parse-names":false,"suffix":""},{"dropping-particle":"","family":"Govil","given":"M.C.","non-dropping-particle":"","parse-names":false,"suffix":""},{"dropping-particle":"","family":"Singh","given":"Girdhari","non-dropping-particle":"","parse-names":false,"suffix":""}],"container-title":"International Conference on Recent Advances and Innovations in Engineering (ICRAIE-2014)","id":"ITEM-1","issued":{"date-parts":[["2014","5"]]},"page":"1-5","publisher":"IEEE","title":"Static analysis approaches to detect SQL injection and cross site scripting vulnerabilities in web applications: A survey","type":"paper-conference"},"uris":["http://www.mendeley.com/documents/?uuid=ab7598b9-6c94-3749-9c0f-0aa3ccb25c37"]}],"mendeley":{"formattedCitation":"[3]","plainTextFormattedCitation":"[3]","previouslyFormattedCitation":"[3]"},"properties":{"noteIndex":0},"schema":"https://github.com/citation-style-language/schema/raw/master/csl-citation.json"}</w:instrText>
      </w:r>
      <w:r w:rsidRPr="00603EF2">
        <w:rPr>
          <w:rFonts w:ascii="Times New Roman" w:eastAsiaTheme="minorEastAsia" w:hAnsi="Times New Roman" w:cs="Times New Roman"/>
          <w:sz w:val="20"/>
          <w:szCs w:val="20"/>
        </w:rPr>
        <w:fldChar w:fldCharType="separate"/>
      </w:r>
      <w:r w:rsidR="00EA2E20" w:rsidRPr="00603EF2">
        <w:rPr>
          <w:rFonts w:ascii="Times New Roman" w:eastAsiaTheme="minorEastAsia" w:hAnsi="Times New Roman" w:cs="Times New Roman"/>
          <w:noProof/>
          <w:sz w:val="20"/>
          <w:szCs w:val="20"/>
        </w:rPr>
        <w:t>[3]</w:t>
      </w:r>
      <w:r w:rsidRPr="00603EF2">
        <w:rPr>
          <w:rFonts w:ascii="Times New Roman" w:eastAsiaTheme="minorEastAsia" w:hAnsi="Times New Roman" w:cs="Times New Roman"/>
          <w:sz w:val="20"/>
          <w:szCs w:val="20"/>
        </w:rPr>
        <w:fldChar w:fldCharType="end"/>
      </w:r>
      <w:r w:rsidRPr="00603EF2">
        <w:rPr>
          <w:rFonts w:ascii="Times New Roman" w:eastAsiaTheme="minorEastAsia" w:hAnsi="Times New Roman" w:cs="Times New Roman"/>
          <w:sz w:val="20"/>
          <w:szCs w:val="20"/>
        </w:rPr>
        <w:t xml:space="preserve">. This tool accomplished this static analysis through  a flow-sensitive and context-sensitive data flow analysis for PHP </w:t>
      </w:r>
      <w:r w:rsidRPr="00603EF2">
        <w:rPr>
          <w:rFonts w:ascii="Times New Roman" w:eastAsiaTheme="minorEastAsia" w:hAnsi="Times New Roman" w:cs="Times New Roman"/>
          <w:sz w:val="20"/>
          <w:szCs w:val="20"/>
        </w:rPr>
        <w:fldChar w:fldCharType="begin" w:fldLock="1"/>
      </w:r>
      <w:r w:rsidR="00BF016D" w:rsidRPr="00603EF2">
        <w:rPr>
          <w:rFonts w:ascii="Times New Roman" w:eastAsiaTheme="minorEastAsia" w:hAnsi="Times New Roman" w:cs="Times New Roman"/>
          <w:sz w:val="20"/>
          <w:szCs w:val="20"/>
        </w:rPr>
        <w:instrText>ADDIN CSL_CITATION {"citationItems":[{"id":"ITEM-1","itemData":{"DOI":"10.1109/SP.2006.29","ISBN":"0-7695-2574-1","abstract":"The number and the importance of Web applications have increased rapidly over the last years. At the same time, the quantity and impact of security vulnerabilities in such applications have grown as well. Since manual code reviews are time-consuming, error-prone and costly, the need for automated solutions has become evident. In this paper, we address the problem of vulnerable Web applications by means of static source code analysis. More precisely, we use flow-sensitive, interprocedural and context-sensitive dataflow analysis to discover vulnerable points in a program. In addition, alias and literal analysis are employed to improve the correctness and precision of the results. The presented concepts are targeted at the general class of taint-style vulnerabilities and can be applied to the detection of vulnerability types such as SQL injection, cross-site scripting, or command injection. Pixy, the open source prototype implementation of our concepts, is targeted at detecting cross-site scripting vulnerabilities in PHP scripts. Using our tool, we discovered and reported 15 previously unknown vulnerabilities in three Web applications, and reconstructed 36 known vulnerabilities in three other Web applications. The observed false positive rate is at around 50% (i.e., one false positive for each vulnerability) and therefore, low enough to permit effective security audits","author":[{"dropping-particle":"","family":"Jovanovic","given":"N.","non-dropping-particle":"","parse-names":false,"suffix":""},{"dropping-particle":"","family":"Kruegel","given":"C.","non-dropping-particle":"","parse-names":false,"suffix":""},{"dropping-particle":"","family":"Kirda","given":"E.","non-dropping-particle":"","parse-names":false,"suffix":""}],"container-title":"2006 IEEE Symposium on Security and Privacy (S&amp;P'06)","id":"ITEM-1","issued":{"date-parts":[["2006"]]},"note":"cited by 664","page":"6 pp.-263","publisher":"IEEE","title":"Pixy: a static analysis tool for detecting Web application vulnerabilities","type":"paper-conference"},"uris":["http://www.mendeley.com/documents/?uuid=ad7dd84f-1395-3909-826b-55cdca7d02eb"]}],"mendeley":{"formattedCitation":"[11]","plainTextFormattedCitation":"[11]","previouslyFormattedCitation":"[11]"},"properties":{"noteIndex":0},"schema":"https://github.com/citation-style-language/schema/raw/master/csl-citation.json"}</w:instrText>
      </w:r>
      <w:r w:rsidRPr="00603EF2">
        <w:rPr>
          <w:rFonts w:ascii="Times New Roman" w:eastAsiaTheme="minorEastAsia" w:hAnsi="Times New Roman" w:cs="Times New Roman"/>
          <w:sz w:val="20"/>
          <w:szCs w:val="20"/>
        </w:rPr>
        <w:fldChar w:fldCharType="separate"/>
      </w:r>
      <w:r w:rsidR="00AC539D" w:rsidRPr="00603EF2">
        <w:rPr>
          <w:rFonts w:ascii="Times New Roman" w:eastAsiaTheme="minorEastAsia" w:hAnsi="Times New Roman" w:cs="Times New Roman"/>
          <w:noProof/>
          <w:sz w:val="20"/>
          <w:szCs w:val="20"/>
        </w:rPr>
        <w:t>[11]</w:t>
      </w:r>
      <w:r w:rsidRPr="00603EF2">
        <w:rPr>
          <w:rFonts w:ascii="Times New Roman" w:eastAsiaTheme="minorEastAsia" w:hAnsi="Times New Roman" w:cs="Times New Roman"/>
          <w:sz w:val="20"/>
          <w:szCs w:val="20"/>
        </w:rPr>
        <w:fldChar w:fldCharType="end"/>
      </w:r>
      <w:r w:rsidRPr="00603EF2">
        <w:rPr>
          <w:rFonts w:ascii="Times New Roman" w:eastAsiaTheme="minorEastAsia" w:hAnsi="Times New Roman" w:cs="Times New Roman"/>
          <w:sz w:val="20"/>
          <w:szCs w:val="20"/>
        </w:rPr>
        <w:t>. The data flow analysis allowed them to determine the possibility of tainted data reaching sensitive areas of code (i.e. cookies again) without that tainted data having been properly validated</w:t>
      </w:r>
      <w:r w:rsidR="00E13ECD" w:rsidRPr="00603EF2">
        <w:rPr>
          <w:rFonts w:ascii="Times New Roman" w:eastAsiaTheme="minorEastAsia" w:hAnsi="Times New Roman" w:cs="Times New Roman"/>
          <w:sz w:val="20"/>
          <w:szCs w:val="20"/>
        </w:rPr>
        <w:t xml:space="preserve"> </w:t>
      </w:r>
      <w:r w:rsidRPr="00603EF2">
        <w:rPr>
          <w:rFonts w:ascii="Times New Roman" w:eastAsiaTheme="minorEastAsia" w:hAnsi="Times New Roman" w:cs="Times New Roman"/>
          <w:sz w:val="20"/>
          <w:szCs w:val="20"/>
        </w:rPr>
        <w:fldChar w:fldCharType="begin" w:fldLock="1"/>
      </w:r>
      <w:r w:rsidR="00BF016D" w:rsidRPr="00603EF2">
        <w:rPr>
          <w:rFonts w:ascii="Times New Roman" w:eastAsiaTheme="minorEastAsia" w:hAnsi="Times New Roman" w:cs="Times New Roman"/>
          <w:sz w:val="20"/>
          <w:szCs w:val="20"/>
        </w:rPr>
        <w:instrText>ADDIN CSL_CITATION {"citationItems":[{"id":"ITEM-1","itemData":{"DOI":"10.1109/SP.2006.29","ISBN":"0-7695-2574-1","abstract":"The number and the importance of Web applications have increased rapidly over the last years. At the same time, the quantity and impact of security vulnerabilities in such applications have grown as well. Since manual code reviews are time-consuming, error-prone and costly, the need for automated solutions has become evident. In this paper, we address the problem of vulnerable Web applications by means of static source code analysis. More precisely, we use flow-sensitive, interprocedural and context-sensitive dataflow analysis to discover vulnerable points in a program. In addition, alias and literal analysis are employed to improve the correctness and precision of the results. The presented concepts are targeted at the general class of taint-style vulnerabilities and can be applied to the detection of vulnerability types such as SQL injection, cross-site scripting, or command injection. Pixy, the open source prototype implementation of our concepts, is targeted at detecting cross-site scripting vulnerabilities in PHP scripts. Using our tool, we discovered and reported 15 previously unknown vulnerabilities in three Web applications, and reconstructed 36 known vulnerabilities in three other Web applications. The observed false positive rate is at around 50% (i.e., one false positive for each vulnerability) and therefore, low enough to permit effective security audits","author":[{"dropping-particle":"","family":"Jovanovic","given":"N.","non-dropping-particle":"","parse-names":false,"suffix":""},{"dropping-particle":"","family":"Kruegel","given":"C.","non-dropping-particle":"","parse-names":false,"suffix":""},{"dropping-particle":"","family":"Kirda","given":"E.","non-dropping-particle":"","parse-names":false,"suffix":""}],"container-title":"2006 IEEE Symposium on Security and Privacy (S&amp;P'06)","id":"ITEM-1","issued":{"date-parts":[["2006"]]},"note":"cited by 664","page":"6 pp.-263","publisher":"IEEE","title":"Pixy: a static analysis tool for detecting Web application vulnerabilities","type":"paper-conference"},"uris":["http://www.mendeley.com/documents/?uuid=ad7dd84f-1395-3909-826b-55cdca7d02eb"]}],"mendeley":{"formattedCitation":"[11]","plainTextFormattedCitation":"[11]","previouslyFormattedCitation":"[11]"},"properties":{"noteIndex":0},"schema":"https://github.com/citation-style-language/schema/raw/master/csl-citation.json"}</w:instrText>
      </w:r>
      <w:r w:rsidRPr="00603EF2">
        <w:rPr>
          <w:rFonts w:ascii="Times New Roman" w:eastAsiaTheme="minorEastAsia" w:hAnsi="Times New Roman" w:cs="Times New Roman"/>
          <w:sz w:val="20"/>
          <w:szCs w:val="20"/>
        </w:rPr>
        <w:fldChar w:fldCharType="separate"/>
      </w:r>
      <w:r w:rsidR="00AC539D" w:rsidRPr="00603EF2">
        <w:rPr>
          <w:rFonts w:ascii="Times New Roman" w:eastAsiaTheme="minorEastAsia" w:hAnsi="Times New Roman" w:cs="Times New Roman"/>
          <w:noProof/>
          <w:sz w:val="20"/>
          <w:szCs w:val="20"/>
        </w:rPr>
        <w:t>[11]</w:t>
      </w:r>
      <w:r w:rsidRPr="00603EF2">
        <w:rPr>
          <w:rFonts w:ascii="Times New Roman" w:eastAsiaTheme="minorEastAsia" w:hAnsi="Times New Roman" w:cs="Times New Roman"/>
          <w:sz w:val="20"/>
          <w:szCs w:val="20"/>
        </w:rPr>
        <w:fldChar w:fldCharType="end"/>
      </w:r>
      <w:r w:rsidRPr="00603EF2">
        <w:rPr>
          <w:rFonts w:ascii="Times New Roman" w:eastAsiaTheme="minorEastAsia" w:hAnsi="Times New Roman" w:cs="Times New Roman"/>
          <w:sz w:val="20"/>
          <w:szCs w:val="20"/>
        </w:rPr>
        <w:t xml:space="preserve">. </w:t>
      </w:r>
      <w:r w:rsidR="00E13ECD" w:rsidRPr="00603EF2">
        <w:rPr>
          <w:rFonts w:ascii="Times New Roman" w:eastAsiaTheme="minorEastAsia" w:hAnsi="Times New Roman" w:cs="Times New Roman"/>
          <w:sz w:val="20"/>
          <w:szCs w:val="20"/>
        </w:rPr>
        <w:t>The results of Pixy were promising, but one issue with Pixy is the high false positive rate it produced</w:t>
      </w:r>
      <w:r w:rsidR="00F8013B" w:rsidRPr="00603EF2">
        <w:rPr>
          <w:rFonts w:ascii="Times New Roman" w:eastAsiaTheme="minorEastAsia" w:hAnsi="Times New Roman" w:cs="Times New Roman"/>
          <w:sz w:val="20"/>
          <w:szCs w:val="20"/>
        </w:rPr>
        <w:t xml:space="preserve"> which was around 50% </w:t>
      </w:r>
      <w:r w:rsidR="00F8013B" w:rsidRPr="00603EF2">
        <w:rPr>
          <w:rFonts w:ascii="Times New Roman" w:eastAsiaTheme="minorEastAsia" w:hAnsi="Times New Roman" w:cs="Times New Roman"/>
          <w:sz w:val="20"/>
          <w:szCs w:val="20"/>
        </w:rPr>
        <w:fldChar w:fldCharType="begin" w:fldLock="1"/>
      </w:r>
      <w:r w:rsidR="00DC1CBC" w:rsidRPr="00603EF2">
        <w:rPr>
          <w:rFonts w:ascii="Times New Roman" w:eastAsiaTheme="minorEastAsia" w:hAnsi="Times New Roman" w:cs="Times New Roman"/>
          <w:sz w:val="20"/>
          <w:szCs w:val="20"/>
        </w:rPr>
        <w:instrText>ADDIN CSL_CITATION {"citationItems":[{"id":"ITEM-1","itemData":{"DOI":"10.1109/ICRAIE.2014.6909173","ISBN":"978-1-4799-4040-0","author":[{"dropping-particle":"","family":"Gupta","given":"Mukesh Kumar","non-dropping-particle":"","parse-names":false,"suffix":""},{"dropping-particle":"","family":"Govil","given":"M.C.","non-dropping-particle":"","parse-names":false,"suffix":""},{"dropping-particle":"","family":"Singh","given":"Girdhari","non-dropping-particle":"","parse-names":false,"suffix":""}],"container-title":"International Conference on Recent Advances and Innovations in Engineering (ICRAIE-2014)","id":"ITEM-1","issued":{"date-parts":[["2014","5"]]},"page":"1-5","publisher":"IEEE","title":"Static analysis approaches to detect SQL injection and cross site scripting vulnerabilities in web applications: A survey","type":"paper-conference"},"uris":["http://www.mendeley.com/documents/?uuid=ab7598b9-6c94-3749-9c0f-0aa3ccb25c37"]}],"mendeley":{"formattedCitation":"[3]","plainTextFormattedCitation":"[3]","previouslyFormattedCitation":"[3]"},"properties":{"noteIndex":0},"schema":"https://github.com/citation-style-language/schema/raw/master/csl-citation.json"}</w:instrText>
      </w:r>
      <w:r w:rsidR="00F8013B" w:rsidRPr="00603EF2">
        <w:rPr>
          <w:rFonts w:ascii="Times New Roman" w:eastAsiaTheme="minorEastAsia" w:hAnsi="Times New Roman" w:cs="Times New Roman"/>
          <w:sz w:val="20"/>
          <w:szCs w:val="20"/>
        </w:rPr>
        <w:fldChar w:fldCharType="separate"/>
      </w:r>
      <w:r w:rsidR="00EA2E20" w:rsidRPr="00603EF2">
        <w:rPr>
          <w:rFonts w:ascii="Times New Roman" w:eastAsiaTheme="minorEastAsia" w:hAnsi="Times New Roman" w:cs="Times New Roman"/>
          <w:noProof/>
          <w:sz w:val="20"/>
          <w:szCs w:val="20"/>
        </w:rPr>
        <w:t>[3]</w:t>
      </w:r>
      <w:r w:rsidR="00F8013B" w:rsidRPr="00603EF2">
        <w:rPr>
          <w:rFonts w:ascii="Times New Roman" w:eastAsiaTheme="minorEastAsia" w:hAnsi="Times New Roman" w:cs="Times New Roman"/>
          <w:sz w:val="20"/>
          <w:szCs w:val="20"/>
        </w:rPr>
        <w:fldChar w:fldCharType="end"/>
      </w:r>
      <w:r w:rsidR="00F8013B" w:rsidRPr="00603EF2">
        <w:rPr>
          <w:rFonts w:ascii="Times New Roman" w:eastAsiaTheme="minorEastAsia" w:hAnsi="Times New Roman" w:cs="Times New Roman"/>
          <w:sz w:val="20"/>
          <w:szCs w:val="20"/>
        </w:rPr>
        <w:t xml:space="preserve">. </w:t>
      </w:r>
    </w:p>
    <w:p w:rsidR="00FF1DB0" w:rsidRPr="00603EF2" w:rsidRDefault="00FF1DB0" w:rsidP="00575A13">
      <w:pPr>
        <w:pStyle w:val="ListParagraph"/>
        <w:spacing w:line="360" w:lineRule="auto"/>
        <w:ind w:left="0"/>
        <w:jc w:val="both"/>
        <w:rPr>
          <w:rFonts w:ascii="Times New Roman" w:eastAsiaTheme="minorEastAsia" w:hAnsi="Times New Roman" w:cs="Times New Roman"/>
          <w:sz w:val="20"/>
          <w:szCs w:val="20"/>
        </w:rPr>
      </w:pPr>
    </w:p>
    <w:p w:rsidR="00FF1DB0" w:rsidRPr="00603EF2" w:rsidRDefault="00577004" w:rsidP="00575A13">
      <w:pPr>
        <w:pStyle w:val="ListParagraph"/>
        <w:spacing w:line="360" w:lineRule="auto"/>
        <w:ind w:left="0"/>
        <w:jc w:val="both"/>
        <w:rPr>
          <w:rFonts w:ascii="Times New Roman" w:eastAsiaTheme="minorEastAsia" w:hAnsi="Times New Roman" w:cs="Times New Roman"/>
          <w:sz w:val="20"/>
          <w:szCs w:val="20"/>
        </w:rPr>
      </w:pPr>
      <w:r w:rsidRPr="00603EF2">
        <w:rPr>
          <w:rFonts w:ascii="Times New Roman" w:eastAsiaTheme="minorEastAsia" w:hAnsi="Times New Roman" w:cs="Times New Roman"/>
          <w:sz w:val="20"/>
          <w:szCs w:val="20"/>
        </w:rPr>
        <w:lastRenderedPageBreak/>
        <w:t xml:space="preserve">In 2008, </w:t>
      </w:r>
      <w:r w:rsidR="00F8013B" w:rsidRPr="00603EF2">
        <w:rPr>
          <w:rFonts w:ascii="Times New Roman" w:eastAsiaTheme="minorEastAsia" w:hAnsi="Times New Roman" w:cs="Times New Roman"/>
          <w:sz w:val="20"/>
          <w:szCs w:val="20"/>
        </w:rPr>
        <w:t xml:space="preserve">Wasserman and </w:t>
      </w:r>
      <w:proofErr w:type="spellStart"/>
      <w:r w:rsidR="00F8013B" w:rsidRPr="00603EF2">
        <w:rPr>
          <w:rFonts w:ascii="Times New Roman" w:eastAsiaTheme="minorEastAsia" w:hAnsi="Times New Roman" w:cs="Times New Roman"/>
          <w:sz w:val="20"/>
          <w:szCs w:val="20"/>
        </w:rPr>
        <w:t>Su</w:t>
      </w:r>
      <w:proofErr w:type="spellEnd"/>
      <w:r w:rsidR="00F8013B" w:rsidRPr="00603EF2">
        <w:rPr>
          <w:rFonts w:ascii="Times New Roman" w:eastAsiaTheme="minorEastAsia" w:hAnsi="Times New Roman" w:cs="Times New Roman"/>
          <w:sz w:val="20"/>
          <w:szCs w:val="20"/>
        </w:rPr>
        <w:t xml:space="preserve">, presented a method of static analysis for detecting XSS vulnerabilities that focuses on input validation </w:t>
      </w:r>
      <w:r w:rsidR="00F8013B" w:rsidRPr="00603EF2">
        <w:rPr>
          <w:rFonts w:ascii="Times New Roman" w:eastAsiaTheme="minorEastAsia" w:hAnsi="Times New Roman" w:cs="Times New Roman"/>
          <w:sz w:val="20"/>
          <w:szCs w:val="20"/>
        </w:rPr>
        <w:fldChar w:fldCharType="begin" w:fldLock="1"/>
      </w:r>
      <w:r w:rsidR="00BF016D" w:rsidRPr="00603EF2">
        <w:rPr>
          <w:rFonts w:ascii="Times New Roman" w:eastAsiaTheme="minorEastAsia" w:hAnsi="Times New Roman" w:cs="Times New Roman"/>
          <w:sz w:val="20"/>
          <w:szCs w:val="20"/>
        </w:rPr>
        <w:instrText>ADDIN CSL_CITATION {"citationItems":[{"id":"ITEM-1","itemData":{"DOI":"10.1145/1368088.1368112","ISBN":"9781605580791","author":[{"dropping-particle":"","family":"Wassermann","given":"Gary","non-dropping-particle":"","parse-names":false,"suffix":""},{"dropping-particle":"","family":"Su","given":"Zhendong","non-dropping-particle":"","parse-names":false,"suffix":""}],"container-title":"Proceedings of the 13th international conference on Software engineering - ICSE '08","id":"ITEM-1","issued":{"date-parts":[["2008"]]},"note":"cited by 398","page":"171","publisher":"ACM Press","publisher-place":"New York, New York, USA","title":"Static detection of cross-site scripting vulnerabilities","type":"paper-conference"},"uris":["http://www.mendeley.com/documents/?uuid=ace84bd4-4505-3cf2-9964-bcd7cbcb35ab"]}],"mendeley":{"formattedCitation":"[12]","plainTextFormattedCitation":"[12]","previouslyFormattedCitation":"[12]"},"properties":{"noteIndex":0},"schema":"https://github.com/citation-style-language/schema/raw/master/csl-citation.json"}</w:instrText>
      </w:r>
      <w:r w:rsidR="00F8013B" w:rsidRPr="00603EF2">
        <w:rPr>
          <w:rFonts w:ascii="Times New Roman" w:eastAsiaTheme="minorEastAsia" w:hAnsi="Times New Roman" w:cs="Times New Roman"/>
          <w:sz w:val="20"/>
          <w:szCs w:val="20"/>
        </w:rPr>
        <w:fldChar w:fldCharType="separate"/>
      </w:r>
      <w:r w:rsidR="00AC539D" w:rsidRPr="00603EF2">
        <w:rPr>
          <w:rFonts w:ascii="Times New Roman" w:eastAsiaTheme="minorEastAsia" w:hAnsi="Times New Roman" w:cs="Times New Roman"/>
          <w:noProof/>
          <w:sz w:val="20"/>
          <w:szCs w:val="20"/>
        </w:rPr>
        <w:t>[12]</w:t>
      </w:r>
      <w:r w:rsidR="00F8013B" w:rsidRPr="00603EF2">
        <w:rPr>
          <w:rFonts w:ascii="Times New Roman" w:eastAsiaTheme="minorEastAsia" w:hAnsi="Times New Roman" w:cs="Times New Roman"/>
          <w:sz w:val="20"/>
          <w:szCs w:val="20"/>
        </w:rPr>
        <w:fldChar w:fldCharType="end"/>
      </w:r>
      <w:r w:rsidR="00F8013B" w:rsidRPr="00603EF2">
        <w:rPr>
          <w:rFonts w:ascii="Times New Roman" w:eastAsiaTheme="minorEastAsia" w:hAnsi="Times New Roman" w:cs="Times New Roman"/>
          <w:sz w:val="20"/>
          <w:szCs w:val="20"/>
        </w:rPr>
        <w:t xml:space="preserve">. Using that static analysis model, they developed an algorithm that checked for untrusted script that could be used to generate an XSS attack </w:t>
      </w:r>
      <w:r w:rsidR="00F8013B" w:rsidRPr="00603EF2">
        <w:rPr>
          <w:rFonts w:ascii="Times New Roman" w:eastAsiaTheme="minorEastAsia" w:hAnsi="Times New Roman" w:cs="Times New Roman"/>
          <w:sz w:val="20"/>
          <w:szCs w:val="20"/>
        </w:rPr>
        <w:fldChar w:fldCharType="begin" w:fldLock="1"/>
      </w:r>
      <w:r w:rsidR="00BF016D" w:rsidRPr="00603EF2">
        <w:rPr>
          <w:rFonts w:ascii="Times New Roman" w:eastAsiaTheme="minorEastAsia" w:hAnsi="Times New Roman" w:cs="Times New Roman"/>
          <w:sz w:val="20"/>
          <w:szCs w:val="20"/>
        </w:rPr>
        <w:instrText>ADDIN CSL_CITATION {"citationItems":[{"id":"ITEM-1","itemData":{"DOI":"10.1145/1368088.1368112","ISBN":"9781605580791","author":[{"dropping-particle":"","family":"Wassermann","given":"Gary","non-dropping-particle":"","parse-names":false,"suffix":""},{"dropping-particle":"","family":"Su","given":"Zhendong","non-dropping-particle":"","parse-names":false,"suffix":""}],"container-title":"Proceedings of the 13th international conference on Software engineering - ICSE '08","id":"ITEM-1","issued":{"date-parts":[["2008"]]},"note":"cited by 398","page":"171","publisher":"ACM Press","publisher-place":"New York, New York, USA","title":"Static detection of cross-site scripting vulnerabilities","type":"paper-conference"},"uris":["http://www.mendeley.com/documents/?uuid=ace84bd4-4505-3cf2-9964-bcd7cbcb35ab"]}],"mendeley":{"formattedCitation":"[12]","plainTextFormattedCitation":"[12]","previouslyFormattedCitation":"[12]"},"properties":{"noteIndex":0},"schema":"https://github.com/citation-style-language/schema/raw/master/csl-citation.json"}</w:instrText>
      </w:r>
      <w:r w:rsidR="00F8013B" w:rsidRPr="00603EF2">
        <w:rPr>
          <w:rFonts w:ascii="Times New Roman" w:eastAsiaTheme="minorEastAsia" w:hAnsi="Times New Roman" w:cs="Times New Roman"/>
          <w:sz w:val="20"/>
          <w:szCs w:val="20"/>
        </w:rPr>
        <w:fldChar w:fldCharType="separate"/>
      </w:r>
      <w:r w:rsidR="00AC539D" w:rsidRPr="00603EF2">
        <w:rPr>
          <w:rFonts w:ascii="Times New Roman" w:eastAsiaTheme="minorEastAsia" w:hAnsi="Times New Roman" w:cs="Times New Roman"/>
          <w:noProof/>
          <w:sz w:val="20"/>
          <w:szCs w:val="20"/>
        </w:rPr>
        <w:t>[12]</w:t>
      </w:r>
      <w:r w:rsidR="00F8013B" w:rsidRPr="00603EF2">
        <w:rPr>
          <w:rFonts w:ascii="Times New Roman" w:eastAsiaTheme="minorEastAsia" w:hAnsi="Times New Roman" w:cs="Times New Roman"/>
          <w:sz w:val="20"/>
          <w:szCs w:val="20"/>
        </w:rPr>
        <w:fldChar w:fldCharType="end"/>
      </w:r>
      <w:r w:rsidR="00F8013B" w:rsidRPr="00603EF2">
        <w:rPr>
          <w:rFonts w:ascii="Times New Roman" w:eastAsiaTheme="minorEastAsia" w:hAnsi="Times New Roman" w:cs="Times New Roman"/>
          <w:sz w:val="20"/>
          <w:szCs w:val="20"/>
        </w:rPr>
        <w:t xml:space="preserve">. </w:t>
      </w:r>
      <w:r w:rsidR="00E64FBD" w:rsidRPr="00603EF2">
        <w:rPr>
          <w:rFonts w:ascii="Times New Roman" w:eastAsiaTheme="minorEastAsia" w:hAnsi="Times New Roman" w:cs="Times New Roman"/>
          <w:sz w:val="20"/>
          <w:szCs w:val="20"/>
        </w:rPr>
        <w:t xml:space="preserve">Some of the limitations of their tool were that it could not detect DOM-Based XSS attacks, and additionally, suffered from a high false positive rate as well. </w:t>
      </w:r>
      <w:r w:rsidR="00E64FBD" w:rsidRPr="00603EF2">
        <w:rPr>
          <w:rFonts w:ascii="Times New Roman" w:eastAsiaTheme="minorEastAsia" w:hAnsi="Times New Roman" w:cs="Times New Roman"/>
          <w:sz w:val="20"/>
          <w:szCs w:val="20"/>
        </w:rPr>
        <w:fldChar w:fldCharType="begin" w:fldLock="1"/>
      </w:r>
      <w:r w:rsidR="00BF016D" w:rsidRPr="00603EF2">
        <w:rPr>
          <w:rFonts w:ascii="Times New Roman" w:eastAsiaTheme="minorEastAsia" w:hAnsi="Times New Roman" w:cs="Times New Roman"/>
          <w:sz w:val="20"/>
          <w:szCs w:val="20"/>
        </w:rPr>
        <w:instrText>ADDIN CSL_CITATION {"citationItems":[{"id":"ITEM-1","itemData":{"DOI":"10.1145/1368088.1368112","ISBN":"9781605580791","author":[{"dropping-particle":"","family":"Wassermann","given":"Gary","non-dropping-particle":"","parse-names":false,"suffix":""},{"dropping-particle":"","family":"Su","given":"Zhendong","non-dropping-particle":"","parse-names":false,"suffix":""}],"container-title":"Proceedings of the 13th international conference on Software engineering - ICSE '08","id":"ITEM-1","issued":{"date-parts":[["2008"]]},"note":"cited by 398","page":"171","publisher":"ACM Press","publisher-place":"New York, New York, USA","title":"Static detection of cross-site scripting vulnerabilities","type":"paper-conference"},"uris":["http://www.mendeley.com/documents/?uuid=ace84bd4-4505-3cf2-9964-bcd7cbcb35ab"]}],"mendeley":{"formattedCitation":"[12]","plainTextFormattedCitation":"[12]","previouslyFormattedCitation":"[12]"},"properties":{"noteIndex":0},"schema":"https://github.com/citation-style-language/schema/raw/master/csl-citation.json"}</w:instrText>
      </w:r>
      <w:r w:rsidR="00E64FBD" w:rsidRPr="00603EF2">
        <w:rPr>
          <w:rFonts w:ascii="Times New Roman" w:eastAsiaTheme="minorEastAsia" w:hAnsi="Times New Roman" w:cs="Times New Roman"/>
          <w:sz w:val="20"/>
          <w:szCs w:val="20"/>
        </w:rPr>
        <w:fldChar w:fldCharType="separate"/>
      </w:r>
      <w:r w:rsidR="00AC539D" w:rsidRPr="00603EF2">
        <w:rPr>
          <w:rFonts w:ascii="Times New Roman" w:eastAsiaTheme="minorEastAsia" w:hAnsi="Times New Roman" w:cs="Times New Roman"/>
          <w:noProof/>
          <w:sz w:val="20"/>
          <w:szCs w:val="20"/>
        </w:rPr>
        <w:t>[12]</w:t>
      </w:r>
      <w:r w:rsidR="00E64FBD" w:rsidRPr="00603EF2">
        <w:rPr>
          <w:rFonts w:ascii="Times New Roman" w:eastAsiaTheme="minorEastAsia" w:hAnsi="Times New Roman" w:cs="Times New Roman"/>
          <w:sz w:val="20"/>
          <w:szCs w:val="20"/>
        </w:rPr>
        <w:fldChar w:fldCharType="end"/>
      </w:r>
      <w:r w:rsidR="00FF1DB0" w:rsidRPr="00603EF2">
        <w:rPr>
          <w:rFonts w:ascii="Times New Roman" w:eastAsiaTheme="minorEastAsia" w:hAnsi="Times New Roman" w:cs="Times New Roman"/>
          <w:sz w:val="20"/>
          <w:szCs w:val="20"/>
        </w:rPr>
        <w:t xml:space="preserve"> </w:t>
      </w:r>
    </w:p>
    <w:p w:rsidR="00FF1DB0" w:rsidRPr="00603EF2" w:rsidRDefault="00FF1DB0" w:rsidP="00575A13">
      <w:pPr>
        <w:pStyle w:val="ListParagraph"/>
        <w:spacing w:line="360" w:lineRule="auto"/>
        <w:ind w:left="0"/>
        <w:jc w:val="both"/>
        <w:rPr>
          <w:rFonts w:ascii="Times New Roman" w:eastAsiaTheme="minorEastAsia" w:hAnsi="Times New Roman" w:cs="Times New Roman"/>
          <w:sz w:val="20"/>
          <w:szCs w:val="20"/>
        </w:rPr>
      </w:pPr>
    </w:p>
    <w:p w:rsidR="00E64FBD" w:rsidRPr="00603EF2" w:rsidRDefault="007830CC" w:rsidP="00575A13">
      <w:pPr>
        <w:pStyle w:val="ListParagraph"/>
        <w:spacing w:line="360" w:lineRule="auto"/>
        <w:ind w:left="0"/>
        <w:jc w:val="both"/>
        <w:rPr>
          <w:rFonts w:ascii="Times New Roman" w:eastAsiaTheme="minorEastAsia" w:hAnsi="Times New Roman" w:cs="Times New Roman"/>
          <w:sz w:val="20"/>
          <w:szCs w:val="20"/>
        </w:rPr>
      </w:pPr>
      <w:r w:rsidRPr="00603EF2">
        <w:rPr>
          <w:rFonts w:ascii="Times New Roman" w:eastAsiaTheme="minorEastAsia" w:hAnsi="Times New Roman" w:cs="Times New Roman"/>
          <w:sz w:val="20"/>
          <w:szCs w:val="20"/>
        </w:rPr>
        <w:t>L</w:t>
      </w:r>
      <w:r w:rsidR="00425D9C" w:rsidRPr="00603EF2">
        <w:rPr>
          <w:rFonts w:ascii="Times New Roman" w:eastAsiaTheme="minorEastAsia" w:hAnsi="Times New Roman" w:cs="Times New Roman"/>
          <w:sz w:val="20"/>
          <w:szCs w:val="20"/>
        </w:rPr>
        <w:t>am</w:t>
      </w:r>
      <w:r w:rsidRPr="00603EF2">
        <w:rPr>
          <w:rFonts w:ascii="Times New Roman" w:eastAsiaTheme="minorEastAsia" w:hAnsi="Times New Roman" w:cs="Times New Roman"/>
          <w:sz w:val="20"/>
          <w:szCs w:val="20"/>
        </w:rPr>
        <w:t xml:space="preserve"> et al. discussed securing web applications with static and dynamic information flow tracking. This concept of information flow tracking they discussed was useful for preventing both SQLI and XSS attacks </w:t>
      </w:r>
      <w:r w:rsidRPr="00603EF2">
        <w:rPr>
          <w:rFonts w:ascii="Times New Roman" w:eastAsiaTheme="minorEastAsia" w:hAnsi="Times New Roman" w:cs="Times New Roman"/>
          <w:sz w:val="20"/>
          <w:szCs w:val="20"/>
        </w:rPr>
        <w:fldChar w:fldCharType="begin" w:fldLock="1"/>
      </w:r>
      <w:r w:rsidR="00BF016D" w:rsidRPr="00603EF2">
        <w:rPr>
          <w:rFonts w:ascii="Times New Roman" w:eastAsiaTheme="minorEastAsia" w:hAnsi="Times New Roman" w:cs="Times New Roman"/>
          <w:sz w:val="20"/>
          <w:szCs w:val="20"/>
        </w:rPr>
        <w:instrText>ADDIN CSL_CITATION {"citationItems":[{"id":"ITEM-1","itemData":{"DOI":"10.1145/1328408.1328410","ISBN":"9781595939777","abstract":"SQL injection and cross-site scripting are two of the most common security vulnerabilities that plague web applications today. These and many others result from having unchecked data input reach security-sensitive operations. This paper describes a language called PQL (Program Query Language) that allows users to declare to specify information flow patterns succinctly and declaratively. We have developed a static context-sensitive, but flow-insensitive information flow tracking analysis that can be used to find all the vulnerabilities in a program. In the event that the analysis generates too many warnings, the result can be used to drive a model-checking system to analyze more precisely. Model checking is also used to automatically generate the input vectors that expose the vulnerability. Any remaining behavior these static analyses have not isolated may be checked dynamically. The results of the static analyses may be used to optimize these dynamic checks. Our experimental results indicate the language is expressive enough for describing a large number of vulnerabilities succinctly. We have analyzed over nine applications, detecting 30 serious security vulnerabilities. We were also able to automatically recover from attacks as they occurred using the dynamic checker.","author":[{"dropping-particle":"","family":"Lam","given":"Monica S","non-dropping-particle":"","parse-names":false,"suffix":""},{"dropping-particle":"","family":"Martin","given":"Michael","non-dropping-particle":"","parse-names":false,"suffix":""},{"dropping-particle":"","family":"Livshits","given":"Benjamin","non-dropping-particle":"","parse-names":false,"suffix":""},{"dropping-particle":"","family":"Whaley","given":"John","non-dropping-particle":"","parse-names":false,"suffix":""}],"container-title":"Proceedings of the 2008 ACM SIGPLAN symposium on Partial evaluation and semantics-based program manipulation - PEPM '08","id":"ITEM-1","issued":{"date-parts":[["2008"]]},"page":"3-12","publisher":"ACM Press","publisher-place":"New York, New York, USA","title":"Securing web applications with static and dynamic information flow tracking","type":"paper-conference"},"uris":["http://www.mendeley.com/documents/?uuid=5143f060-7c83-34ac-acb1-2d5b5bc9b790"]}],"mendeley":{"formattedCitation":"[13]","plainTextFormattedCitation":"[13]","previouslyFormattedCitation":"[13]"},"properties":{"noteIndex":0},"schema":"https://github.com/citation-style-language/schema/raw/master/csl-citation.json"}</w:instrText>
      </w:r>
      <w:r w:rsidRPr="00603EF2">
        <w:rPr>
          <w:rFonts w:ascii="Times New Roman" w:eastAsiaTheme="minorEastAsia" w:hAnsi="Times New Roman" w:cs="Times New Roman"/>
          <w:sz w:val="20"/>
          <w:szCs w:val="20"/>
        </w:rPr>
        <w:fldChar w:fldCharType="separate"/>
      </w:r>
      <w:r w:rsidR="00AC539D" w:rsidRPr="00603EF2">
        <w:rPr>
          <w:rFonts w:ascii="Times New Roman" w:eastAsiaTheme="minorEastAsia" w:hAnsi="Times New Roman" w:cs="Times New Roman"/>
          <w:noProof/>
          <w:sz w:val="20"/>
          <w:szCs w:val="20"/>
        </w:rPr>
        <w:t>[13]</w:t>
      </w:r>
      <w:r w:rsidRPr="00603EF2">
        <w:rPr>
          <w:rFonts w:ascii="Times New Roman" w:eastAsiaTheme="minorEastAsia" w:hAnsi="Times New Roman" w:cs="Times New Roman"/>
          <w:sz w:val="20"/>
          <w:szCs w:val="20"/>
        </w:rPr>
        <w:fldChar w:fldCharType="end"/>
      </w:r>
      <w:r w:rsidRPr="00603EF2">
        <w:rPr>
          <w:rFonts w:ascii="Times New Roman" w:eastAsiaTheme="minorEastAsia" w:hAnsi="Times New Roman" w:cs="Times New Roman"/>
          <w:sz w:val="20"/>
          <w:szCs w:val="20"/>
        </w:rPr>
        <w:t xml:space="preserve">. They developed a high-level query language called Program Query Language (PQL). This language allowed them to represent a given information flow as a an excerpt of java code </w:t>
      </w:r>
      <w:r w:rsidRPr="00603EF2">
        <w:rPr>
          <w:rFonts w:ascii="Times New Roman" w:eastAsiaTheme="minorEastAsia" w:hAnsi="Times New Roman" w:cs="Times New Roman"/>
          <w:sz w:val="20"/>
          <w:szCs w:val="20"/>
        </w:rPr>
        <w:fldChar w:fldCharType="begin" w:fldLock="1"/>
      </w:r>
      <w:r w:rsidR="00BF016D" w:rsidRPr="00603EF2">
        <w:rPr>
          <w:rFonts w:ascii="Times New Roman" w:eastAsiaTheme="minorEastAsia" w:hAnsi="Times New Roman" w:cs="Times New Roman"/>
          <w:sz w:val="20"/>
          <w:szCs w:val="20"/>
        </w:rPr>
        <w:instrText>ADDIN CSL_CITATION {"citationItems":[{"id":"ITEM-1","itemData":{"DOI":"10.1145/1328408.1328410","ISBN":"9781595939777","abstract":"SQL injection and cross-site scripting are two of the most common security vulnerabilities that plague web applications today. These and many others result from having unchecked data input reach security-sensitive operations. This paper describes a language called PQL (Program Query Language) that allows users to declare to specify information flow patterns succinctly and declaratively. We have developed a static context-sensitive, but flow-insensitive information flow tracking analysis that can be used to find all the vulnerabilities in a program. In the event that the analysis generates too many warnings, the result can be used to drive a model-checking system to analyze more precisely. Model checking is also used to automatically generate the input vectors that expose the vulnerability. Any remaining behavior these static analyses have not isolated may be checked dynamically. The results of the static analyses may be used to optimize these dynamic checks. Our experimental results indicate the language is expressive enough for describing a large number of vulnerabilities succinctly. We have analyzed over nine applications, detecting 30 serious security vulnerabilities. We were also able to automatically recover from attacks as they occurred using the dynamic checker.","author":[{"dropping-particle":"","family":"Lam","given":"Monica S","non-dropping-particle":"","parse-names":false,"suffix":""},{"dropping-particle":"","family":"Martin","given":"Michael","non-dropping-particle":"","parse-names":false,"suffix":""},{"dropping-particle":"","family":"Livshits","given":"Benjamin","non-dropping-particle":"","parse-names":false,"suffix":""},{"dropping-particle":"","family":"Whaley","given":"John","non-dropping-particle":"","parse-names":false,"suffix":""}],"container-title":"Proceedings of the 2008 ACM SIGPLAN symposium on Partial evaluation and semantics-based program manipulation - PEPM '08","id":"ITEM-1","issued":{"date-parts":[["2008"]]},"page":"3-12","publisher":"ACM Press","publisher-place":"New York, New York, USA","title":"Securing web applications with static and dynamic information flow tracking","type":"paper-conference"},"uris":["http://www.mendeley.com/documents/?uuid=5143f060-7c83-34ac-acb1-2d5b5bc9b790"]}],"mendeley":{"formattedCitation":"[13]","plainTextFormattedCitation":"[13]","previouslyFormattedCitation":"[13]"},"properties":{"noteIndex":0},"schema":"https://github.com/citation-style-language/schema/raw/master/csl-citation.json"}</w:instrText>
      </w:r>
      <w:r w:rsidRPr="00603EF2">
        <w:rPr>
          <w:rFonts w:ascii="Times New Roman" w:eastAsiaTheme="minorEastAsia" w:hAnsi="Times New Roman" w:cs="Times New Roman"/>
          <w:sz w:val="20"/>
          <w:szCs w:val="20"/>
        </w:rPr>
        <w:fldChar w:fldCharType="separate"/>
      </w:r>
      <w:r w:rsidR="00AC539D" w:rsidRPr="00603EF2">
        <w:rPr>
          <w:rFonts w:ascii="Times New Roman" w:eastAsiaTheme="minorEastAsia" w:hAnsi="Times New Roman" w:cs="Times New Roman"/>
          <w:noProof/>
          <w:sz w:val="20"/>
          <w:szCs w:val="20"/>
        </w:rPr>
        <w:t>[13]</w:t>
      </w:r>
      <w:r w:rsidRPr="00603EF2">
        <w:rPr>
          <w:rFonts w:ascii="Times New Roman" w:eastAsiaTheme="minorEastAsia" w:hAnsi="Times New Roman" w:cs="Times New Roman"/>
          <w:sz w:val="20"/>
          <w:szCs w:val="20"/>
        </w:rPr>
        <w:fldChar w:fldCharType="end"/>
      </w:r>
      <w:r w:rsidRPr="00603EF2">
        <w:rPr>
          <w:rFonts w:ascii="Times New Roman" w:eastAsiaTheme="minorEastAsia" w:hAnsi="Times New Roman" w:cs="Times New Roman"/>
          <w:sz w:val="20"/>
          <w:szCs w:val="20"/>
        </w:rPr>
        <w:t>. This allowed them to conduct context-sensitive pointer analysis</w:t>
      </w:r>
      <w:r w:rsidR="003D039C" w:rsidRPr="00603EF2">
        <w:rPr>
          <w:rFonts w:ascii="Times New Roman" w:eastAsiaTheme="minorEastAsia" w:hAnsi="Times New Roman" w:cs="Times New Roman"/>
          <w:sz w:val="20"/>
          <w:szCs w:val="20"/>
        </w:rPr>
        <w:t xml:space="preserve"> on their transformed code which a</w:t>
      </w:r>
      <w:r w:rsidR="00577004" w:rsidRPr="00603EF2">
        <w:rPr>
          <w:rFonts w:ascii="Times New Roman" w:eastAsiaTheme="minorEastAsia" w:hAnsi="Times New Roman" w:cs="Times New Roman"/>
          <w:sz w:val="20"/>
          <w:szCs w:val="20"/>
        </w:rPr>
        <w:t>fforded</w:t>
      </w:r>
      <w:r w:rsidR="003D039C" w:rsidRPr="00603EF2">
        <w:rPr>
          <w:rFonts w:ascii="Times New Roman" w:eastAsiaTheme="minorEastAsia" w:hAnsi="Times New Roman" w:cs="Times New Roman"/>
          <w:sz w:val="20"/>
          <w:szCs w:val="20"/>
        </w:rPr>
        <w:t xml:space="preserve"> better identification of SQLI and XSS vulnerabilities </w:t>
      </w:r>
      <w:r w:rsidR="003D039C" w:rsidRPr="00603EF2">
        <w:rPr>
          <w:rFonts w:ascii="Times New Roman" w:eastAsiaTheme="minorEastAsia" w:hAnsi="Times New Roman" w:cs="Times New Roman"/>
          <w:sz w:val="20"/>
          <w:szCs w:val="20"/>
        </w:rPr>
        <w:fldChar w:fldCharType="begin" w:fldLock="1"/>
      </w:r>
      <w:r w:rsidR="00BF016D" w:rsidRPr="00603EF2">
        <w:rPr>
          <w:rFonts w:ascii="Times New Roman" w:eastAsiaTheme="minorEastAsia" w:hAnsi="Times New Roman" w:cs="Times New Roman"/>
          <w:sz w:val="20"/>
          <w:szCs w:val="20"/>
        </w:rPr>
        <w:instrText>ADDIN CSL_CITATION {"citationItems":[{"id":"ITEM-1","itemData":{"DOI":"10.1145/1328408.1328410","ISBN":"9781595939777","abstract":"SQL injection and cross-site scripting are two of the most common security vulnerabilities that plague web applications today. These and many others result from having unchecked data input reach security-sensitive operations. This paper describes a language called PQL (Program Query Language) that allows users to declare to specify information flow patterns succinctly and declaratively. We have developed a static context-sensitive, but flow-insensitive information flow tracking analysis that can be used to find all the vulnerabilities in a program. In the event that the analysis generates too many warnings, the result can be used to drive a model-checking system to analyze more precisely. Model checking is also used to automatically generate the input vectors that expose the vulnerability. Any remaining behavior these static analyses have not isolated may be checked dynamically. The results of the static analyses may be used to optimize these dynamic checks. Our experimental results indicate the language is expressive enough for describing a large number of vulnerabilities succinctly. We have analyzed over nine applications, detecting 30 serious security vulnerabilities. We were also able to automatically recover from attacks as they occurred using the dynamic checker.","author":[{"dropping-particle":"","family":"Lam","given":"Monica S","non-dropping-particle":"","parse-names":false,"suffix":""},{"dropping-particle":"","family":"Martin","given":"Michael","non-dropping-particle":"","parse-names":false,"suffix":""},{"dropping-particle":"","family":"Livshits","given":"Benjamin","non-dropping-particle":"","parse-names":false,"suffix":""},{"dropping-particle":"","family":"Whaley","given":"John","non-dropping-particle":"","parse-names":false,"suffix":""}],"container-title":"Proceedings of the 2008 ACM SIGPLAN symposium on Partial evaluation and semantics-based program manipulation - PEPM '08","id":"ITEM-1","issued":{"date-parts":[["2008"]]},"page":"3-12","publisher":"ACM Press","publisher-place":"New York, New York, USA","title":"Securing web applications with static and dynamic information flow tracking","type":"paper-conference"},"uris":["http://www.mendeley.com/documents/?uuid=5143f060-7c83-34ac-acb1-2d5b5bc9b790"]}],"mendeley":{"formattedCitation":"[13]","plainTextFormattedCitation":"[13]","previouslyFormattedCitation":"[13]"},"properties":{"noteIndex":0},"schema":"https://github.com/citation-style-language/schema/raw/master/csl-citation.json"}</w:instrText>
      </w:r>
      <w:r w:rsidR="003D039C" w:rsidRPr="00603EF2">
        <w:rPr>
          <w:rFonts w:ascii="Times New Roman" w:eastAsiaTheme="minorEastAsia" w:hAnsi="Times New Roman" w:cs="Times New Roman"/>
          <w:sz w:val="20"/>
          <w:szCs w:val="20"/>
        </w:rPr>
        <w:fldChar w:fldCharType="separate"/>
      </w:r>
      <w:r w:rsidR="00AC539D" w:rsidRPr="00603EF2">
        <w:rPr>
          <w:rFonts w:ascii="Times New Roman" w:eastAsiaTheme="minorEastAsia" w:hAnsi="Times New Roman" w:cs="Times New Roman"/>
          <w:noProof/>
          <w:sz w:val="20"/>
          <w:szCs w:val="20"/>
        </w:rPr>
        <w:t>[13]</w:t>
      </w:r>
      <w:r w:rsidR="003D039C" w:rsidRPr="00603EF2">
        <w:rPr>
          <w:rFonts w:ascii="Times New Roman" w:eastAsiaTheme="minorEastAsia" w:hAnsi="Times New Roman" w:cs="Times New Roman"/>
          <w:sz w:val="20"/>
          <w:szCs w:val="20"/>
        </w:rPr>
        <w:fldChar w:fldCharType="end"/>
      </w:r>
      <w:r w:rsidR="003D039C" w:rsidRPr="00603EF2">
        <w:rPr>
          <w:rFonts w:ascii="Times New Roman" w:eastAsiaTheme="minorEastAsia" w:hAnsi="Times New Roman" w:cs="Times New Roman"/>
          <w:sz w:val="20"/>
          <w:szCs w:val="20"/>
        </w:rPr>
        <w:t>.</w:t>
      </w:r>
      <w:r w:rsidR="00FF1DB0" w:rsidRPr="00603EF2">
        <w:rPr>
          <w:rFonts w:ascii="Times New Roman" w:eastAsiaTheme="minorEastAsia" w:hAnsi="Times New Roman" w:cs="Times New Roman"/>
          <w:sz w:val="20"/>
          <w:szCs w:val="20"/>
        </w:rPr>
        <w:t xml:space="preserve"> </w:t>
      </w:r>
    </w:p>
    <w:p w:rsidR="00FF1DB0" w:rsidRPr="00603EF2" w:rsidRDefault="00FF1DB0" w:rsidP="00575A13">
      <w:pPr>
        <w:pStyle w:val="ListParagraph"/>
        <w:spacing w:line="360" w:lineRule="auto"/>
        <w:ind w:left="0"/>
        <w:jc w:val="both"/>
        <w:rPr>
          <w:rFonts w:ascii="Times New Roman" w:eastAsiaTheme="minorEastAsia" w:hAnsi="Times New Roman" w:cs="Times New Roman"/>
          <w:sz w:val="20"/>
          <w:szCs w:val="20"/>
        </w:rPr>
      </w:pPr>
    </w:p>
    <w:p w:rsidR="00395BED" w:rsidRDefault="00803575" w:rsidP="00575A13">
      <w:pPr>
        <w:pStyle w:val="ListParagraph"/>
        <w:spacing w:line="360" w:lineRule="auto"/>
        <w:ind w:left="0"/>
        <w:jc w:val="both"/>
        <w:rPr>
          <w:rFonts w:ascii="Times New Roman" w:eastAsiaTheme="minorEastAsia" w:hAnsi="Times New Roman" w:cs="Times New Roman"/>
          <w:sz w:val="20"/>
          <w:szCs w:val="20"/>
        </w:rPr>
      </w:pPr>
      <w:r w:rsidRPr="00603EF2">
        <w:rPr>
          <w:rFonts w:ascii="Times New Roman" w:eastAsiaTheme="minorEastAsia" w:hAnsi="Times New Roman" w:cs="Times New Roman"/>
          <w:sz w:val="20"/>
          <w:szCs w:val="20"/>
        </w:rPr>
        <w:t xml:space="preserve">More recently, in 2013, Zheng and Zhang developed a method for detecting Remote Code Execution (RCE) vulnerabilities (a more sinister version of stored XSS attacks). They proposed a method of path and context sensitive analysis along with a constraint solving algorithm that addressed several problems that exist in static analysis of web applications </w:t>
      </w:r>
      <w:r w:rsidRPr="00603EF2">
        <w:rPr>
          <w:rFonts w:ascii="Times New Roman" w:eastAsiaTheme="minorEastAsia" w:hAnsi="Times New Roman" w:cs="Times New Roman"/>
          <w:sz w:val="20"/>
          <w:szCs w:val="20"/>
        </w:rPr>
        <w:fldChar w:fldCharType="begin" w:fldLock="1"/>
      </w:r>
      <w:r w:rsidR="00BF016D" w:rsidRPr="00603EF2">
        <w:rPr>
          <w:rFonts w:ascii="Times New Roman" w:eastAsiaTheme="minorEastAsia" w:hAnsi="Times New Roman" w:cs="Times New Roman"/>
          <w:sz w:val="20"/>
          <w:szCs w:val="20"/>
        </w:rPr>
        <w:instrText>ADDIN CSL_CITATION {"citationItems":[{"id":"ITEM-1","itemData":{"DOI":"10.1109/ICSE.2013.6606611","ISBN":"978-1-4673-3076-3","abstract":"Remote code execution (RCE) attacks are one of the most prominent security threats for web applications. It is a special kind of cross-site-scripting (XSS) attack that allows client inputs to be stored and executed as server side scripts. RCE attacks often require coordination of multiple requests and manipulation of string and non-string inputs from the client side to nullify the access control protocol and induce unusual execution paths on the server side. We propose a path-and context-sensitive interprocedural analysis to detect RCE vulnerabilities. The analysis features a novel way of reasoning both the string and non-string behavior of a web application in a path sensitive fashion. It thoroughly handles the practical challenges entailed by modeling RCE attacks. We develop a prototype system and evaluate it on ten real-world PHP applications. We have identified 21 true RCE vulnerabilities, with 8 unreported before.","author":[{"dropping-particle":"","family":"Zheng","given":"Yunhui","non-dropping-particle":"","parse-names":false,"suffix":""},{"dropping-particle":"","family":"Zhang","given":"Xiangyu","non-dropping-particle":"","parse-names":false,"suffix":""}],"container-title":"2013 35th International Conference on Software Engineering (ICSE)","id":"ITEM-1","issued":{"date-parts":[["2013","5"]]},"note":"Developed a method for path and context sensitive static analysis. \n\nDetermined that RCE vulnerability hard to detect statically because of analyzing strings, difficulty solving string and non string constratints. \n\nFP rate of 21%, identified 21 RCE vulnerabilities w/no false negatives 13 known and 8 unknown","page":"652-661","publisher":"IEEE","title":"Path sensitive static analysis of web applications for remote code execution vulnerability detection","type":"paper-conference"},"uris":["http://www.mendeley.com/documents/?uuid=a7a09812-691f-3fbd-8feb-0e22daee75d4"]}],"mendeley":{"formattedCitation":"[14]","plainTextFormattedCitation":"[14]","previouslyFormattedCitation":"[14]"},"properties":{"noteIndex":0},"schema":"https://github.com/citation-style-language/schema/raw/master/csl-citation.json"}</w:instrText>
      </w:r>
      <w:r w:rsidRPr="00603EF2">
        <w:rPr>
          <w:rFonts w:ascii="Times New Roman" w:eastAsiaTheme="minorEastAsia" w:hAnsi="Times New Roman" w:cs="Times New Roman"/>
          <w:sz w:val="20"/>
          <w:szCs w:val="20"/>
        </w:rPr>
        <w:fldChar w:fldCharType="separate"/>
      </w:r>
      <w:r w:rsidR="00AC539D" w:rsidRPr="00603EF2">
        <w:rPr>
          <w:rFonts w:ascii="Times New Roman" w:eastAsiaTheme="minorEastAsia" w:hAnsi="Times New Roman" w:cs="Times New Roman"/>
          <w:noProof/>
          <w:sz w:val="20"/>
          <w:szCs w:val="20"/>
        </w:rPr>
        <w:t>[14]</w:t>
      </w:r>
      <w:r w:rsidRPr="00603EF2">
        <w:rPr>
          <w:rFonts w:ascii="Times New Roman" w:eastAsiaTheme="minorEastAsia" w:hAnsi="Times New Roman" w:cs="Times New Roman"/>
          <w:sz w:val="20"/>
          <w:szCs w:val="20"/>
        </w:rPr>
        <w:fldChar w:fldCharType="end"/>
      </w:r>
      <w:r w:rsidRPr="00603EF2">
        <w:rPr>
          <w:rFonts w:ascii="Times New Roman" w:eastAsiaTheme="minorEastAsia" w:hAnsi="Times New Roman" w:cs="Times New Roman"/>
          <w:sz w:val="20"/>
          <w:szCs w:val="20"/>
        </w:rPr>
        <w:t xml:space="preserve">. The problems they addressed were static analysis of strings, difficulty solving string and non-string constraints, and difficulty modeling RCE vulnerabilities </w:t>
      </w:r>
      <w:r w:rsidRPr="00603EF2">
        <w:rPr>
          <w:rFonts w:ascii="Times New Roman" w:eastAsiaTheme="minorEastAsia" w:hAnsi="Times New Roman" w:cs="Times New Roman"/>
          <w:sz w:val="20"/>
          <w:szCs w:val="20"/>
        </w:rPr>
        <w:fldChar w:fldCharType="begin" w:fldLock="1"/>
      </w:r>
      <w:r w:rsidR="00BF016D" w:rsidRPr="00603EF2">
        <w:rPr>
          <w:rFonts w:ascii="Times New Roman" w:eastAsiaTheme="minorEastAsia" w:hAnsi="Times New Roman" w:cs="Times New Roman"/>
          <w:sz w:val="20"/>
          <w:szCs w:val="20"/>
        </w:rPr>
        <w:instrText>ADDIN CSL_CITATION {"citationItems":[{"id":"ITEM-1","itemData":{"DOI":"10.1109/ICSE.2013.6606611","ISBN":"978-1-4673-3076-3","abstract":"Remote code execution (RCE) attacks are one of the most prominent security threats for web applications. It is a special kind of cross-site-scripting (XSS) attack that allows client inputs to be stored and executed as server side scripts. RCE attacks often require coordination of multiple requests and manipulation of string and non-string inputs from the client side to nullify the access control protocol and induce unusual execution paths on the server side. We propose a path-and context-sensitive interprocedural analysis to detect RCE vulnerabilities. The analysis features a novel way of reasoning both the string and non-string behavior of a web application in a path sensitive fashion. It thoroughly handles the practical challenges entailed by modeling RCE attacks. We develop a prototype system and evaluate it on ten real-world PHP applications. We have identified 21 true RCE vulnerabilities, with 8 unreported before.","author":[{"dropping-particle":"","family":"Zheng","given":"Yunhui","non-dropping-particle":"","parse-names":false,"suffix":""},{"dropping-particle":"","family":"Zhang","given":"Xiangyu","non-dropping-particle":"","parse-names":false,"suffix":""}],"container-title":"2013 35th International Conference on Software Engineering (ICSE)","id":"ITEM-1","issued":{"date-parts":[["2013","5"]]},"note":"Developed a method for path and context sensitive static analysis. \n\nDetermined that RCE vulnerability hard to detect statically because of analyzing strings, difficulty solving string and non string constratints. \n\nFP rate of 21%, identified 21 RCE vulnerabilities w/no false negatives 13 known and 8 unknown","page":"652-661","publisher":"IEEE","title":"Path sensitive static analysis of web applications for remote code execution vulnerability detection","type":"paper-conference"},"uris":["http://www.mendeley.com/documents/?uuid=a7a09812-691f-3fbd-8feb-0e22daee75d4"]}],"mendeley":{"formattedCitation":"[14]","plainTextFormattedCitation":"[14]","previouslyFormattedCitation":"[14]"},"properties":{"noteIndex":0},"schema":"https://github.com/citation-style-language/schema/raw/master/csl-citation.json"}</w:instrText>
      </w:r>
      <w:r w:rsidRPr="00603EF2">
        <w:rPr>
          <w:rFonts w:ascii="Times New Roman" w:eastAsiaTheme="minorEastAsia" w:hAnsi="Times New Roman" w:cs="Times New Roman"/>
          <w:sz w:val="20"/>
          <w:szCs w:val="20"/>
        </w:rPr>
        <w:fldChar w:fldCharType="separate"/>
      </w:r>
      <w:r w:rsidR="00AC539D" w:rsidRPr="00603EF2">
        <w:rPr>
          <w:rFonts w:ascii="Times New Roman" w:eastAsiaTheme="minorEastAsia" w:hAnsi="Times New Roman" w:cs="Times New Roman"/>
          <w:noProof/>
          <w:sz w:val="20"/>
          <w:szCs w:val="20"/>
        </w:rPr>
        <w:t>[14]</w:t>
      </w:r>
      <w:r w:rsidRPr="00603EF2">
        <w:rPr>
          <w:rFonts w:ascii="Times New Roman" w:eastAsiaTheme="minorEastAsia" w:hAnsi="Times New Roman" w:cs="Times New Roman"/>
          <w:sz w:val="20"/>
          <w:szCs w:val="20"/>
        </w:rPr>
        <w:fldChar w:fldCharType="end"/>
      </w:r>
      <w:r w:rsidRPr="00603EF2">
        <w:rPr>
          <w:rFonts w:ascii="Times New Roman" w:eastAsiaTheme="minorEastAsia" w:hAnsi="Times New Roman" w:cs="Times New Roman"/>
          <w:sz w:val="20"/>
          <w:szCs w:val="20"/>
        </w:rPr>
        <w:t>. Their approach generated go</w:t>
      </w:r>
      <w:bookmarkStart w:id="0" w:name="_GoBack"/>
      <w:bookmarkEnd w:id="0"/>
      <w:r w:rsidRPr="00603EF2">
        <w:rPr>
          <w:rFonts w:ascii="Times New Roman" w:eastAsiaTheme="minorEastAsia" w:hAnsi="Times New Roman" w:cs="Times New Roman"/>
          <w:sz w:val="20"/>
          <w:szCs w:val="20"/>
        </w:rPr>
        <w:t xml:space="preserve">od results with a lower false positive rate than most static analysis tools of 21% </w:t>
      </w:r>
      <w:r w:rsidRPr="00603EF2">
        <w:rPr>
          <w:rFonts w:ascii="Times New Roman" w:eastAsiaTheme="minorEastAsia" w:hAnsi="Times New Roman" w:cs="Times New Roman"/>
          <w:sz w:val="20"/>
          <w:szCs w:val="20"/>
        </w:rPr>
        <w:fldChar w:fldCharType="begin" w:fldLock="1"/>
      </w:r>
      <w:r w:rsidR="00BF016D" w:rsidRPr="00603EF2">
        <w:rPr>
          <w:rFonts w:ascii="Times New Roman" w:eastAsiaTheme="minorEastAsia" w:hAnsi="Times New Roman" w:cs="Times New Roman"/>
          <w:sz w:val="20"/>
          <w:szCs w:val="20"/>
        </w:rPr>
        <w:instrText>ADDIN CSL_CITATION {"citationItems":[{"id":"ITEM-1","itemData":{"DOI":"10.1109/ICSE.2013.6606611","ISBN":"978-1-4673-3076-3","abstract":"Remote code execution (RCE) attacks are one of the most prominent security threats for web applications. It is a special kind of cross-site-scripting (XSS) attack that allows client inputs to be stored and executed as server side scripts. RCE attacks often require coordination of multiple requests and manipulation of string and non-string inputs from the client side to nullify the access control protocol and induce unusual execution paths on the server side. We propose a path-and context-sensitive interprocedural analysis to detect RCE vulnerabilities. The analysis features a novel way of reasoning both the string and non-string behavior of a web application in a path sensitive fashion. It thoroughly handles the practical challenges entailed by modeling RCE attacks. We develop a prototype system and evaluate it on ten real-world PHP applications. We have identified 21 true RCE vulnerabilities, with 8 unreported before.","author":[{"dropping-particle":"","family":"Zheng","given":"Yunhui","non-dropping-particle":"","parse-names":false,"suffix":""},{"dropping-particle":"","family":"Zhang","given":"Xiangyu","non-dropping-particle":"","parse-names":false,"suffix":""}],"container-title":"2013 35th International Conference on Software Engineering (ICSE)","id":"ITEM-1","issued":{"date-parts":[["2013","5"]]},"note":"Developed a method for path and context sensitive static analysis. \n\nDetermined that RCE vulnerability hard to detect statically because of analyzing strings, difficulty solving string and non string constratints. \n\nFP rate of 21%, identified 21 RCE vulnerabilities w/no false negatives 13 known and 8 unknown","page":"652-661","publisher":"IEEE","title":"Path sensitive static analysis of web applications for remote code execution vulnerability detection","type":"paper-conference"},"uris":["http://www.mendeley.com/documents/?uuid=a7a09812-691f-3fbd-8feb-0e22daee75d4"]}],"mendeley":{"formattedCitation":"[14]","plainTextFormattedCitation":"[14]","previouslyFormattedCitation":"[14]"},"properties":{"noteIndex":0},"schema":"https://github.com/citation-style-language/schema/raw/master/csl-citation.json"}</w:instrText>
      </w:r>
      <w:r w:rsidRPr="00603EF2">
        <w:rPr>
          <w:rFonts w:ascii="Times New Roman" w:eastAsiaTheme="minorEastAsia" w:hAnsi="Times New Roman" w:cs="Times New Roman"/>
          <w:sz w:val="20"/>
          <w:szCs w:val="20"/>
        </w:rPr>
        <w:fldChar w:fldCharType="separate"/>
      </w:r>
      <w:r w:rsidR="00AC539D" w:rsidRPr="00603EF2">
        <w:rPr>
          <w:rFonts w:ascii="Times New Roman" w:eastAsiaTheme="minorEastAsia" w:hAnsi="Times New Roman" w:cs="Times New Roman"/>
          <w:noProof/>
          <w:sz w:val="20"/>
          <w:szCs w:val="20"/>
        </w:rPr>
        <w:t>[14]</w:t>
      </w:r>
      <w:r w:rsidRPr="00603EF2">
        <w:rPr>
          <w:rFonts w:ascii="Times New Roman" w:eastAsiaTheme="minorEastAsia" w:hAnsi="Times New Roman" w:cs="Times New Roman"/>
          <w:sz w:val="20"/>
          <w:szCs w:val="20"/>
        </w:rPr>
        <w:fldChar w:fldCharType="end"/>
      </w:r>
      <w:r w:rsidRPr="00603EF2">
        <w:rPr>
          <w:rFonts w:ascii="Times New Roman" w:eastAsiaTheme="minorEastAsia" w:hAnsi="Times New Roman" w:cs="Times New Roman"/>
          <w:sz w:val="20"/>
          <w:szCs w:val="20"/>
        </w:rPr>
        <w:t xml:space="preserve">. Additionally, in the programs they tested they had zero false negatives, detecting the 13 known </w:t>
      </w:r>
      <w:r w:rsidRPr="00603EF2">
        <w:rPr>
          <w:rFonts w:ascii="Times New Roman" w:eastAsiaTheme="minorEastAsia" w:hAnsi="Times New Roman" w:cs="Times New Roman"/>
          <w:sz w:val="20"/>
          <w:szCs w:val="20"/>
        </w:rPr>
        <w:t xml:space="preserve">vulnerabilities in their test code and discovered 8 more unknown RCE vulnerabilities </w:t>
      </w:r>
      <w:r w:rsidRPr="00603EF2">
        <w:rPr>
          <w:rFonts w:ascii="Times New Roman" w:eastAsiaTheme="minorEastAsia" w:hAnsi="Times New Roman" w:cs="Times New Roman"/>
          <w:sz w:val="20"/>
          <w:szCs w:val="20"/>
        </w:rPr>
        <w:fldChar w:fldCharType="begin" w:fldLock="1"/>
      </w:r>
      <w:r w:rsidR="00BF016D" w:rsidRPr="00603EF2">
        <w:rPr>
          <w:rFonts w:ascii="Times New Roman" w:eastAsiaTheme="minorEastAsia" w:hAnsi="Times New Roman" w:cs="Times New Roman"/>
          <w:sz w:val="20"/>
          <w:szCs w:val="20"/>
        </w:rPr>
        <w:instrText>ADDIN CSL_CITATION {"citationItems":[{"id":"ITEM-1","itemData":{"DOI":"10.1109/ICSE.2013.6606611","ISBN":"978-1-4673-3076-3","abstract":"Remote code execution (RCE) attacks are one of the most prominent security threats for web applications. It is a special kind of cross-site-scripting (XSS) attack that allows client inputs to be stored and executed as server side scripts. RCE attacks often require coordination of multiple requests and manipulation of string and non-string inputs from the client side to nullify the access control protocol and induce unusual execution paths on the server side. We propose a path-and context-sensitive interprocedural analysis to detect RCE vulnerabilities. The analysis features a novel way of reasoning both the string and non-string behavior of a web application in a path sensitive fashion. It thoroughly handles the practical challenges entailed by modeling RCE attacks. We develop a prototype system and evaluate it on ten real-world PHP applications. We have identified 21 true RCE vulnerabilities, with 8 unreported before.","author":[{"dropping-particle":"","family":"Zheng","given":"Yunhui","non-dropping-particle":"","parse-names":false,"suffix":""},{"dropping-particle":"","family":"Zhang","given":"Xiangyu","non-dropping-particle":"","parse-names":false,"suffix":""}],"container-title":"2013 35th International Conference on Software Engineering (ICSE)","id":"ITEM-1","issued":{"date-parts":[["2013","5"]]},"note":"Developed a method for path and context sensitive static analysis. \n\nDetermined that RCE vulnerability hard to detect statically because of analyzing strings, difficulty solving string and non string constratints. \n\nFP rate of 21%, identified 21 RCE vulnerabilities w/no false negatives 13 known and 8 unknown","page":"652-661","publisher":"IEEE","title":"Path sensitive static analysis of web applications for remote code execution vulnerability detection","type":"paper-conference"},"uris":["http://www.mendeley.com/documents/?uuid=a7a09812-691f-3fbd-8feb-0e22daee75d4"]}],"mendeley":{"formattedCitation":"[14]","plainTextFormattedCitation":"[14]","previouslyFormattedCitation":"[14]"},"properties":{"noteIndex":0},"schema":"https://github.com/citation-style-language/schema/raw/master/csl-citation.json"}</w:instrText>
      </w:r>
      <w:r w:rsidRPr="00603EF2">
        <w:rPr>
          <w:rFonts w:ascii="Times New Roman" w:eastAsiaTheme="minorEastAsia" w:hAnsi="Times New Roman" w:cs="Times New Roman"/>
          <w:sz w:val="20"/>
          <w:szCs w:val="20"/>
        </w:rPr>
        <w:fldChar w:fldCharType="separate"/>
      </w:r>
      <w:r w:rsidR="00AC539D" w:rsidRPr="00603EF2">
        <w:rPr>
          <w:rFonts w:ascii="Times New Roman" w:eastAsiaTheme="minorEastAsia" w:hAnsi="Times New Roman" w:cs="Times New Roman"/>
          <w:noProof/>
          <w:sz w:val="20"/>
          <w:szCs w:val="20"/>
        </w:rPr>
        <w:t>[14]</w:t>
      </w:r>
      <w:r w:rsidRPr="00603EF2">
        <w:rPr>
          <w:rFonts w:ascii="Times New Roman" w:eastAsiaTheme="minorEastAsia" w:hAnsi="Times New Roman" w:cs="Times New Roman"/>
          <w:sz w:val="20"/>
          <w:szCs w:val="20"/>
        </w:rPr>
        <w:fldChar w:fldCharType="end"/>
      </w:r>
      <w:r w:rsidRPr="00603EF2">
        <w:rPr>
          <w:rFonts w:ascii="Times New Roman" w:eastAsiaTheme="minorEastAsia" w:hAnsi="Times New Roman" w:cs="Times New Roman"/>
          <w:sz w:val="20"/>
          <w:szCs w:val="20"/>
        </w:rPr>
        <w:t>.</w:t>
      </w:r>
      <w:r w:rsidR="00395BED">
        <w:rPr>
          <w:rFonts w:ascii="Times New Roman" w:eastAsiaTheme="minorEastAsia" w:hAnsi="Times New Roman" w:cs="Times New Roman"/>
          <w:sz w:val="20"/>
          <w:szCs w:val="20"/>
        </w:rPr>
        <w:t xml:space="preserve"> </w:t>
      </w:r>
    </w:p>
    <w:p w:rsidR="00395BED" w:rsidRDefault="00395BED" w:rsidP="00575A13">
      <w:pPr>
        <w:pStyle w:val="ListParagraph"/>
        <w:spacing w:line="360" w:lineRule="auto"/>
        <w:ind w:left="0"/>
        <w:jc w:val="both"/>
        <w:rPr>
          <w:rFonts w:ascii="Times New Roman" w:eastAsiaTheme="minorEastAsia" w:hAnsi="Times New Roman" w:cs="Times New Roman"/>
          <w:sz w:val="20"/>
          <w:szCs w:val="20"/>
        </w:rPr>
      </w:pPr>
    </w:p>
    <w:p w:rsidR="002E520E" w:rsidRPr="00603EF2" w:rsidRDefault="00803575" w:rsidP="00575A13">
      <w:pPr>
        <w:pStyle w:val="ListParagraph"/>
        <w:spacing w:line="360" w:lineRule="auto"/>
        <w:ind w:left="0"/>
        <w:jc w:val="both"/>
        <w:rPr>
          <w:rFonts w:ascii="Times New Roman" w:eastAsiaTheme="minorEastAsia" w:hAnsi="Times New Roman" w:cs="Times New Roman"/>
          <w:sz w:val="20"/>
          <w:szCs w:val="20"/>
        </w:rPr>
      </w:pPr>
      <w:r w:rsidRPr="00603EF2">
        <w:rPr>
          <w:rFonts w:ascii="Times New Roman" w:eastAsiaTheme="minorEastAsia" w:hAnsi="Times New Roman" w:cs="Times New Roman"/>
          <w:sz w:val="20"/>
          <w:szCs w:val="20"/>
        </w:rPr>
        <w:t xml:space="preserve">In 2016, </w:t>
      </w:r>
      <w:proofErr w:type="spellStart"/>
      <w:r w:rsidRPr="00603EF2">
        <w:rPr>
          <w:rFonts w:ascii="Times New Roman" w:eastAsiaTheme="minorEastAsia" w:hAnsi="Times New Roman" w:cs="Times New Roman"/>
          <w:sz w:val="20"/>
          <w:szCs w:val="20"/>
        </w:rPr>
        <w:t>Steinhauser</w:t>
      </w:r>
      <w:proofErr w:type="spellEnd"/>
      <w:r w:rsidRPr="00603EF2">
        <w:rPr>
          <w:rFonts w:ascii="Times New Roman" w:eastAsiaTheme="minorEastAsia" w:hAnsi="Times New Roman" w:cs="Times New Roman"/>
          <w:sz w:val="20"/>
          <w:szCs w:val="20"/>
        </w:rPr>
        <w:t xml:space="preserve"> and Gauthier discussed detecting context sensitive XSS vulnerabilities in legacy web applications </w:t>
      </w:r>
      <w:r w:rsidRPr="00603EF2">
        <w:rPr>
          <w:rFonts w:ascii="Times New Roman" w:eastAsiaTheme="minorEastAsia" w:hAnsi="Times New Roman" w:cs="Times New Roman"/>
          <w:sz w:val="20"/>
          <w:szCs w:val="20"/>
        </w:rPr>
        <w:fldChar w:fldCharType="begin" w:fldLock="1"/>
      </w:r>
      <w:r w:rsidR="00DC1CBC" w:rsidRPr="00603EF2">
        <w:rPr>
          <w:rFonts w:ascii="Times New Roman" w:eastAsiaTheme="minorEastAsia" w:hAnsi="Times New Roman" w:cs="Times New Roman"/>
          <w:sz w:val="20"/>
          <w:szCs w:val="20"/>
        </w:rPr>
        <w:instrText>ADDIN CSL_CITATION {"citationItems":[{"id":"ITEM-1","itemData":{"DOI":"10.1145/2993600.2993606","ISBN":"9781450345743","abstract":"JSPChecker is a static analysis tool that detects context-sensitive cross-site scripting vulnerabilities in legacy web applications. While cross-site scripting flaws can be mitigated through sanitisation, a process that removes dangerous characters from input values, proper sanitisation requires knowledge about the output context of input values. Indeed, web pages are built using a mix of different languages (e.g. HTML, CSS, JavaScript and others) that call for different sanitisation routines. Context-sensitive cross-site scripting vulnerabilities occur when there is a mismatch between sanitisation routines and output contexts. JSPChecker uses data-flow analysis to track the sanitisa-tion routines that are applied to an input value, a combination of string analysis and fault-tolerant parsing to approximate the output context of sanitised values, and uses this information to detect context-sensitive cross-site scripting vulnerabilities. We demonstrate the effectiveness of our approach by analysing five open-source applications and showing how JSPChecker can identify several context-sensitive XSS flaws in real world applications with a precision ranging from 96% to 100%.","author":[{"dropping-particle":"","family":"Steinhauser","given":"Antonin","non-dropping-particle":"","parse-names":false,"suffix":""},{"dropping-particle":"","family":"Gauthier","given":"François","non-dropping-particle":"","parse-names":false,"suffix":""}],"container-title":"Proceedings of the 2016 ACM Workshop on Programming Languages and Analysis for Security - PLAS'16","id":"ITEM-1","issued":{"date-parts":[["2016"]]},"note":"context sensitive XSS vulnerabilities occur when there is a discrepancy between input sanitization and output context. \n\nDeveloped a new algorithm that utilizes data flow analysis, static string analysis, and fault tolerant parsing (allows for recovery from HTML syntax errors). \n\nTracks data flow through sanitisation with a static analysis framework Then generates HTML page approximations, then uses parsers to detect any mismatches (XSS vulnerabilities)","page":"57-68","title":"JSPChecker: Static Detection of Context-Sensitive Cross-Site Scripting Flaws in Legacy Web Applications","type":"paper-conference"},"uris":["http://www.mendeley.com/documents/?uuid=ccb876a4-1d2a-392f-91aa-b7c3ddce6812"]}],"mendeley":{"formattedCitation":"[4]","plainTextFormattedCitation":"[4]","previouslyFormattedCitation":"[4]"},"properties":{"noteIndex":0},"schema":"https://github.com/citation-style-language/schema/raw/master/csl-citation.json"}</w:instrText>
      </w:r>
      <w:r w:rsidRPr="00603EF2">
        <w:rPr>
          <w:rFonts w:ascii="Times New Roman" w:eastAsiaTheme="minorEastAsia" w:hAnsi="Times New Roman" w:cs="Times New Roman"/>
          <w:sz w:val="20"/>
          <w:szCs w:val="20"/>
        </w:rPr>
        <w:fldChar w:fldCharType="separate"/>
      </w:r>
      <w:r w:rsidR="00EA2E20" w:rsidRPr="00603EF2">
        <w:rPr>
          <w:rFonts w:ascii="Times New Roman" w:eastAsiaTheme="minorEastAsia" w:hAnsi="Times New Roman" w:cs="Times New Roman"/>
          <w:noProof/>
          <w:sz w:val="20"/>
          <w:szCs w:val="20"/>
        </w:rPr>
        <w:t>[4]</w:t>
      </w:r>
      <w:r w:rsidRPr="00603EF2">
        <w:rPr>
          <w:rFonts w:ascii="Times New Roman" w:eastAsiaTheme="minorEastAsia" w:hAnsi="Times New Roman" w:cs="Times New Roman"/>
          <w:sz w:val="20"/>
          <w:szCs w:val="20"/>
        </w:rPr>
        <w:fldChar w:fldCharType="end"/>
      </w:r>
      <w:r w:rsidRPr="00603EF2">
        <w:rPr>
          <w:rFonts w:ascii="Times New Roman" w:eastAsiaTheme="minorEastAsia" w:hAnsi="Times New Roman" w:cs="Times New Roman"/>
          <w:sz w:val="20"/>
          <w:szCs w:val="20"/>
        </w:rPr>
        <w:t xml:space="preserve">. </w:t>
      </w:r>
      <w:r w:rsidR="003E1F1E" w:rsidRPr="00603EF2">
        <w:rPr>
          <w:rFonts w:ascii="Times New Roman" w:eastAsiaTheme="minorEastAsia" w:hAnsi="Times New Roman" w:cs="Times New Roman"/>
          <w:sz w:val="20"/>
          <w:szCs w:val="20"/>
        </w:rPr>
        <w:t xml:space="preserve">Context sensitive </w:t>
      </w:r>
      <w:r w:rsidR="009A53B3" w:rsidRPr="00603EF2">
        <w:rPr>
          <w:rFonts w:ascii="Times New Roman" w:eastAsiaTheme="minorEastAsia" w:hAnsi="Times New Roman" w:cs="Times New Roman"/>
          <w:sz w:val="20"/>
          <w:szCs w:val="20"/>
        </w:rPr>
        <w:t xml:space="preserve">XSS vulnerabilities occur when a discrepancy exists between user input that has been sanitized (cleaned to supposedly render any malicious code moot) and output context (i.e. JavaScript input to HTML output) </w:t>
      </w:r>
      <w:r w:rsidR="009A53B3" w:rsidRPr="00603EF2">
        <w:rPr>
          <w:rFonts w:ascii="Times New Roman" w:eastAsiaTheme="minorEastAsia" w:hAnsi="Times New Roman" w:cs="Times New Roman"/>
          <w:sz w:val="20"/>
          <w:szCs w:val="20"/>
        </w:rPr>
        <w:fldChar w:fldCharType="begin" w:fldLock="1"/>
      </w:r>
      <w:r w:rsidR="00DC1CBC" w:rsidRPr="00603EF2">
        <w:rPr>
          <w:rFonts w:ascii="Times New Roman" w:eastAsiaTheme="minorEastAsia" w:hAnsi="Times New Roman" w:cs="Times New Roman"/>
          <w:sz w:val="20"/>
          <w:szCs w:val="20"/>
        </w:rPr>
        <w:instrText>ADDIN CSL_CITATION {"citationItems":[{"id":"ITEM-1","itemData":{"DOI":"10.1145/2993600.2993606","ISBN":"9781450345743","abstract":"JSPChecker is a static analysis tool that detects context-sensitive cross-site scripting vulnerabilities in legacy web applications. While cross-site scripting flaws can be mitigated through sanitisation, a process that removes dangerous characters from input values, proper sanitisation requires knowledge about the output context of input values. Indeed, web pages are built using a mix of different languages (e.g. HTML, CSS, JavaScript and others) that call for different sanitisation routines. Context-sensitive cross-site scripting vulnerabilities occur when there is a mismatch between sanitisation routines and output contexts. JSPChecker uses data-flow analysis to track the sanitisa-tion routines that are applied to an input value, a combination of string analysis and fault-tolerant parsing to approximate the output context of sanitised values, and uses this information to detect context-sensitive cross-site scripting vulnerabilities. We demonstrate the effectiveness of our approach by analysing five open-source applications and showing how JSPChecker can identify several context-sensitive XSS flaws in real world applications with a precision ranging from 96% to 100%.","author":[{"dropping-particle":"","family":"Steinhauser","given":"Antonin","non-dropping-particle":"","parse-names":false,"suffix":""},{"dropping-particle":"","family":"Gauthier","given":"François","non-dropping-particle":"","parse-names":false,"suffix":""}],"container-title":"Proceedings of the 2016 ACM Workshop on Programming Languages and Analysis for Security - PLAS'16","id":"ITEM-1","issued":{"date-parts":[["2016"]]},"note":"context sensitive XSS vulnerabilities occur when there is a discrepancy between input sanitization and output context. \n\nDeveloped a new algorithm that utilizes data flow analysis, static string analysis, and fault tolerant parsing (allows for recovery from HTML syntax errors). \n\nTracks data flow through sanitisation with a static analysis framework Then generates HTML page approximations, then uses parsers to detect any mismatches (XSS vulnerabilities)","page":"57-68","title":"JSPChecker: Static Detection of Context-Sensitive Cross-Site Scripting Flaws in Legacy Web Applications","type":"paper-conference"},"uris":["http://www.mendeley.com/documents/?uuid=ccb876a4-1d2a-392f-91aa-b7c3ddce6812"]}],"mendeley":{"formattedCitation":"[4]","plainTextFormattedCitation":"[4]","previouslyFormattedCitation":"[4]"},"properties":{"noteIndex":0},"schema":"https://github.com/citation-style-language/schema/raw/master/csl-citation.json"}</w:instrText>
      </w:r>
      <w:r w:rsidR="009A53B3" w:rsidRPr="00603EF2">
        <w:rPr>
          <w:rFonts w:ascii="Times New Roman" w:eastAsiaTheme="minorEastAsia" w:hAnsi="Times New Roman" w:cs="Times New Roman"/>
          <w:sz w:val="20"/>
          <w:szCs w:val="20"/>
        </w:rPr>
        <w:fldChar w:fldCharType="separate"/>
      </w:r>
      <w:r w:rsidR="00EA2E20" w:rsidRPr="00603EF2">
        <w:rPr>
          <w:rFonts w:ascii="Times New Roman" w:eastAsiaTheme="minorEastAsia" w:hAnsi="Times New Roman" w:cs="Times New Roman"/>
          <w:noProof/>
          <w:sz w:val="20"/>
          <w:szCs w:val="20"/>
        </w:rPr>
        <w:t>[4]</w:t>
      </w:r>
      <w:r w:rsidR="009A53B3" w:rsidRPr="00603EF2">
        <w:rPr>
          <w:rFonts w:ascii="Times New Roman" w:eastAsiaTheme="minorEastAsia" w:hAnsi="Times New Roman" w:cs="Times New Roman"/>
          <w:sz w:val="20"/>
          <w:szCs w:val="20"/>
        </w:rPr>
        <w:fldChar w:fldCharType="end"/>
      </w:r>
      <w:r w:rsidR="009A53B3" w:rsidRPr="00603EF2">
        <w:rPr>
          <w:rFonts w:ascii="Times New Roman" w:eastAsiaTheme="minorEastAsia" w:hAnsi="Times New Roman" w:cs="Times New Roman"/>
          <w:sz w:val="20"/>
          <w:szCs w:val="20"/>
        </w:rPr>
        <w:t xml:space="preserve">. They developed a tool called </w:t>
      </w:r>
      <w:proofErr w:type="spellStart"/>
      <w:r w:rsidR="009A53B3" w:rsidRPr="00603EF2">
        <w:rPr>
          <w:rFonts w:ascii="Times New Roman" w:eastAsiaTheme="minorEastAsia" w:hAnsi="Times New Roman" w:cs="Times New Roman"/>
          <w:sz w:val="20"/>
          <w:szCs w:val="20"/>
        </w:rPr>
        <w:t>JSPChecker</w:t>
      </w:r>
      <w:proofErr w:type="spellEnd"/>
      <w:r w:rsidR="009A53B3" w:rsidRPr="00603EF2">
        <w:rPr>
          <w:rFonts w:ascii="Times New Roman" w:eastAsiaTheme="minorEastAsia" w:hAnsi="Times New Roman" w:cs="Times New Roman"/>
          <w:sz w:val="20"/>
          <w:szCs w:val="20"/>
        </w:rPr>
        <w:t xml:space="preserve"> that analyzed the code of legacy web applications for this type of vulnerability and was additionally able to handle syntax errors in HTML input while performing the checks </w:t>
      </w:r>
      <w:r w:rsidR="009A53B3" w:rsidRPr="00603EF2">
        <w:rPr>
          <w:rFonts w:ascii="Times New Roman" w:eastAsiaTheme="minorEastAsia" w:hAnsi="Times New Roman" w:cs="Times New Roman"/>
          <w:sz w:val="20"/>
          <w:szCs w:val="20"/>
        </w:rPr>
        <w:fldChar w:fldCharType="begin" w:fldLock="1"/>
      </w:r>
      <w:r w:rsidR="00DC1CBC" w:rsidRPr="00603EF2">
        <w:rPr>
          <w:rFonts w:ascii="Times New Roman" w:eastAsiaTheme="minorEastAsia" w:hAnsi="Times New Roman" w:cs="Times New Roman"/>
          <w:sz w:val="20"/>
          <w:szCs w:val="20"/>
        </w:rPr>
        <w:instrText>ADDIN CSL_CITATION {"citationItems":[{"id":"ITEM-1","itemData":{"DOI":"10.1145/2993600.2993606","ISBN":"9781450345743","abstract":"JSPChecker is a static analysis tool that detects context-sensitive cross-site scripting vulnerabilities in legacy web applications. While cross-site scripting flaws can be mitigated through sanitisation, a process that removes dangerous characters from input values, proper sanitisation requires knowledge about the output context of input values. Indeed, web pages are built using a mix of different languages (e.g. HTML, CSS, JavaScript and others) that call for different sanitisation routines. Context-sensitive cross-site scripting vulnerabilities occur when there is a mismatch between sanitisation routines and output contexts. JSPChecker uses data-flow analysis to track the sanitisa-tion routines that are applied to an input value, a combination of string analysis and fault-tolerant parsing to approximate the output context of sanitised values, and uses this information to detect context-sensitive cross-site scripting vulnerabilities. We demonstrate the effectiveness of our approach by analysing five open-source applications and showing how JSPChecker can identify several context-sensitive XSS flaws in real world applications with a precision ranging from 96% to 100%.","author":[{"dropping-particle":"","family":"Steinhauser","given":"Antonin","non-dropping-particle":"","parse-names":false,"suffix":""},{"dropping-particle":"","family":"Gauthier","given":"François","non-dropping-particle":"","parse-names":false,"suffix":""}],"container-title":"Proceedings of the 2016 ACM Workshop on Programming Languages and Analysis for Security - PLAS'16","id":"ITEM-1","issued":{"date-parts":[["2016"]]},"note":"context sensitive XSS vulnerabilities occur when there is a discrepancy between input sanitization and output context. \n\nDeveloped a new algorithm that utilizes data flow analysis, static string analysis, and fault tolerant parsing (allows for recovery from HTML syntax errors). \n\nTracks data flow through sanitisation with a static analysis framework Then generates HTML page approximations, then uses parsers to detect any mismatches (XSS vulnerabilities)","page":"57-68","title":"JSPChecker: Static Detection of Context-Sensitive Cross-Site Scripting Flaws in Legacy Web Applications","type":"paper-conference"},"uris":["http://www.mendeley.com/documents/?uuid=ccb876a4-1d2a-392f-91aa-b7c3ddce6812"]}],"mendeley":{"formattedCitation":"[4]","plainTextFormattedCitation":"[4]","previouslyFormattedCitation":"[4]"},"properties":{"noteIndex":0},"schema":"https://github.com/citation-style-language/schema/raw/master/csl-citation.json"}</w:instrText>
      </w:r>
      <w:r w:rsidR="009A53B3" w:rsidRPr="00603EF2">
        <w:rPr>
          <w:rFonts w:ascii="Times New Roman" w:eastAsiaTheme="minorEastAsia" w:hAnsi="Times New Roman" w:cs="Times New Roman"/>
          <w:sz w:val="20"/>
          <w:szCs w:val="20"/>
        </w:rPr>
        <w:fldChar w:fldCharType="separate"/>
      </w:r>
      <w:r w:rsidR="00EA2E20" w:rsidRPr="00603EF2">
        <w:rPr>
          <w:rFonts w:ascii="Times New Roman" w:eastAsiaTheme="minorEastAsia" w:hAnsi="Times New Roman" w:cs="Times New Roman"/>
          <w:noProof/>
          <w:sz w:val="20"/>
          <w:szCs w:val="20"/>
        </w:rPr>
        <w:t>[4]</w:t>
      </w:r>
      <w:r w:rsidR="009A53B3" w:rsidRPr="00603EF2">
        <w:rPr>
          <w:rFonts w:ascii="Times New Roman" w:eastAsiaTheme="minorEastAsia" w:hAnsi="Times New Roman" w:cs="Times New Roman"/>
          <w:sz w:val="20"/>
          <w:szCs w:val="20"/>
        </w:rPr>
        <w:fldChar w:fldCharType="end"/>
      </w:r>
      <w:r w:rsidR="009A53B3" w:rsidRPr="00603EF2">
        <w:rPr>
          <w:rFonts w:ascii="Times New Roman" w:eastAsiaTheme="minorEastAsia" w:hAnsi="Times New Roman" w:cs="Times New Roman"/>
          <w:sz w:val="20"/>
          <w:szCs w:val="20"/>
        </w:rPr>
        <w:t xml:space="preserve">. The makeup of the tool was a series of algorithms that utilized data flow analysis to track data through the sanitization process, then statically analyzed the input, and finally generated an HTML document which was then used to check for the vulnerabilities via mismatches </w:t>
      </w:r>
      <w:r w:rsidR="009A53B3" w:rsidRPr="00603EF2">
        <w:rPr>
          <w:rFonts w:ascii="Times New Roman" w:eastAsiaTheme="minorEastAsia" w:hAnsi="Times New Roman" w:cs="Times New Roman"/>
          <w:sz w:val="20"/>
          <w:szCs w:val="20"/>
        </w:rPr>
        <w:fldChar w:fldCharType="begin" w:fldLock="1"/>
      </w:r>
      <w:r w:rsidR="00DC1CBC" w:rsidRPr="00603EF2">
        <w:rPr>
          <w:rFonts w:ascii="Times New Roman" w:eastAsiaTheme="minorEastAsia" w:hAnsi="Times New Roman" w:cs="Times New Roman"/>
          <w:sz w:val="20"/>
          <w:szCs w:val="20"/>
        </w:rPr>
        <w:instrText>ADDIN CSL_CITATION {"citationItems":[{"id":"ITEM-1","itemData":{"DOI":"10.1145/2993600.2993606","ISBN":"9781450345743","abstract":"JSPChecker is a static analysis tool that detects context-sensitive cross-site scripting vulnerabilities in legacy web applications. While cross-site scripting flaws can be mitigated through sanitisation, a process that removes dangerous characters from input values, proper sanitisation requires knowledge about the output context of input values. Indeed, web pages are built using a mix of different languages (e.g. HTML, CSS, JavaScript and others) that call for different sanitisation routines. Context-sensitive cross-site scripting vulnerabilities occur when there is a mismatch between sanitisation routines and output contexts. JSPChecker uses data-flow analysis to track the sanitisa-tion routines that are applied to an input value, a combination of string analysis and fault-tolerant parsing to approximate the output context of sanitised values, and uses this information to detect context-sensitive cross-site scripting vulnerabilities. We demonstrate the effectiveness of our approach by analysing five open-source applications and showing how JSPChecker can identify several context-sensitive XSS flaws in real world applications with a precision ranging from 96% to 100%.","author":[{"dropping-particle":"","family":"Steinhauser","given":"Antonin","non-dropping-particle":"","parse-names":false,"suffix":""},{"dropping-particle":"","family":"Gauthier","given":"François","non-dropping-particle":"","parse-names":false,"suffix":""}],"container-title":"Proceedings of the 2016 ACM Workshop on Programming Languages and Analysis for Security - PLAS'16","id":"ITEM-1","issued":{"date-parts":[["2016"]]},"note":"context sensitive XSS vulnerabilities occur when there is a discrepancy between input sanitization and output context. \n\nDeveloped a new algorithm that utilizes data flow analysis, static string analysis, and fault tolerant parsing (allows for recovery from HTML syntax errors). \n\nTracks data flow through sanitisation with a static analysis framework Then generates HTML page approximations, then uses parsers to detect any mismatches (XSS vulnerabilities)","page":"57-68","title":"JSPChecker: Static Detection of Context-Sensitive Cross-Site Scripting Flaws in Legacy Web Applications","type":"paper-conference"},"uris":["http://www.mendeley.com/documents/?uuid=ccb876a4-1d2a-392f-91aa-b7c3ddce6812"]}],"mendeley":{"formattedCitation":"[4]","plainTextFormattedCitation":"[4]","previouslyFormattedCitation":"[4]"},"properties":{"noteIndex":0},"schema":"https://github.com/citation-style-language/schema/raw/master/csl-citation.json"}</w:instrText>
      </w:r>
      <w:r w:rsidR="009A53B3" w:rsidRPr="00603EF2">
        <w:rPr>
          <w:rFonts w:ascii="Times New Roman" w:eastAsiaTheme="minorEastAsia" w:hAnsi="Times New Roman" w:cs="Times New Roman"/>
          <w:sz w:val="20"/>
          <w:szCs w:val="20"/>
        </w:rPr>
        <w:fldChar w:fldCharType="separate"/>
      </w:r>
      <w:r w:rsidR="00EA2E20" w:rsidRPr="00603EF2">
        <w:rPr>
          <w:rFonts w:ascii="Times New Roman" w:eastAsiaTheme="minorEastAsia" w:hAnsi="Times New Roman" w:cs="Times New Roman"/>
          <w:noProof/>
          <w:sz w:val="20"/>
          <w:szCs w:val="20"/>
        </w:rPr>
        <w:t>[4]</w:t>
      </w:r>
      <w:r w:rsidR="009A53B3" w:rsidRPr="00603EF2">
        <w:rPr>
          <w:rFonts w:ascii="Times New Roman" w:eastAsiaTheme="minorEastAsia" w:hAnsi="Times New Roman" w:cs="Times New Roman"/>
          <w:sz w:val="20"/>
          <w:szCs w:val="20"/>
        </w:rPr>
        <w:fldChar w:fldCharType="end"/>
      </w:r>
      <w:r w:rsidR="009A53B3" w:rsidRPr="00603EF2">
        <w:rPr>
          <w:rFonts w:ascii="Times New Roman" w:eastAsiaTheme="minorEastAsia" w:hAnsi="Times New Roman" w:cs="Times New Roman"/>
          <w:sz w:val="20"/>
          <w:szCs w:val="20"/>
        </w:rPr>
        <w:t xml:space="preserve">. The results of the tool were promising in that they were successful in detecting the vulnerabilities with a low number of false positives. However, due to the makeup of the tool, it induces a performance hit when run </w:t>
      </w:r>
      <w:r w:rsidR="009A53B3" w:rsidRPr="00603EF2">
        <w:rPr>
          <w:rFonts w:ascii="Times New Roman" w:eastAsiaTheme="minorEastAsia" w:hAnsi="Times New Roman" w:cs="Times New Roman"/>
          <w:sz w:val="20"/>
          <w:szCs w:val="20"/>
        </w:rPr>
        <w:fldChar w:fldCharType="begin" w:fldLock="1"/>
      </w:r>
      <w:r w:rsidR="00DC1CBC" w:rsidRPr="00603EF2">
        <w:rPr>
          <w:rFonts w:ascii="Times New Roman" w:eastAsiaTheme="minorEastAsia" w:hAnsi="Times New Roman" w:cs="Times New Roman"/>
          <w:sz w:val="20"/>
          <w:szCs w:val="20"/>
        </w:rPr>
        <w:instrText>ADDIN CSL_CITATION {"citationItems":[{"id":"ITEM-1","itemData":{"DOI":"10.1145/2993600.2993606","ISBN":"9781450345743","abstract":"JSPChecker is a static analysis tool that detects context-sensitive cross-site scripting vulnerabilities in legacy web applications. While cross-site scripting flaws can be mitigated through sanitisation, a process that removes dangerous characters from input values, proper sanitisation requires knowledge about the output context of input values. Indeed, web pages are built using a mix of different languages (e.g. HTML, CSS, JavaScript and others) that call for different sanitisation routines. Context-sensitive cross-site scripting vulnerabilities occur when there is a mismatch between sanitisation routines and output contexts. JSPChecker uses data-flow analysis to track the sanitisa-tion routines that are applied to an input value, a combination of string analysis and fault-tolerant parsing to approximate the output context of sanitised values, and uses this information to detect context-sensitive cross-site scripting vulnerabilities. We demonstrate the effectiveness of our approach by analysing five open-source applications and showing how JSPChecker can identify several context-sensitive XSS flaws in real world applications with a precision ranging from 96% to 100%.","author":[{"dropping-particle":"","family":"Steinhauser","given":"Antonin","non-dropping-particle":"","parse-names":false,"suffix":""},{"dropping-particle":"","family":"Gauthier","given":"François","non-dropping-particle":"","parse-names":false,"suffix":""}],"container-title":"Proceedings of the 2016 ACM Workshop on Programming Languages and Analysis for Security - PLAS'16","id":"ITEM-1","issued":{"date-parts":[["2016"]]},"note":"context sensitive XSS vulnerabilities occur when there is a discrepancy between input sanitization and output context. \n\nDeveloped a new algorithm that utilizes data flow analysis, static string analysis, and fault tolerant parsing (allows for recovery from HTML syntax errors). \n\nTracks data flow through sanitisation with a static analysis framework Then generates HTML page approximations, then uses parsers to detect any mismatches (XSS vulnerabilities)","page":"57-68","title":"JSPChecker: Static Detection of Context-Sensitive Cross-Site Scripting Flaws in Legacy Web Applications","type":"paper-conference"},"uris":["http://www.mendeley.com/documents/?uuid=ccb876a4-1d2a-392f-91aa-b7c3ddce6812"]}],"mendeley":{"formattedCitation":"[4]","plainTextFormattedCitation":"[4]","previouslyFormattedCitation":"[4]"},"properties":{"noteIndex":0},"schema":"https://github.com/citation-style-language/schema/raw/master/csl-citation.json"}</w:instrText>
      </w:r>
      <w:r w:rsidR="009A53B3" w:rsidRPr="00603EF2">
        <w:rPr>
          <w:rFonts w:ascii="Times New Roman" w:eastAsiaTheme="minorEastAsia" w:hAnsi="Times New Roman" w:cs="Times New Roman"/>
          <w:sz w:val="20"/>
          <w:szCs w:val="20"/>
        </w:rPr>
        <w:fldChar w:fldCharType="separate"/>
      </w:r>
      <w:r w:rsidR="00EA2E20" w:rsidRPr="00603EF2">
        <w:rPr>
          <w:rFonts w:ascii="Times New Roman" w:eastAsiaTheme="minorEastAsia" w:hAnsi="Times New Roman" w:cs="Times New Roman"/>
          <w:noProof/>
          <w:sz w:val="20"/>
          <w:szCs w:val="20"/>
        </w:rPr>
        <w:t>[4]</w:t>
      </w:r>
      <w:r w:rsidR="009A53B3" w:rsidRPr="00603EF2">
        <w:rPr>
          <w:rFonts w:ascii="Times New Roman" w:eastAsiaTheme="minorEastAsia" w:hAnsi="Times New Roman" w:cs="Times New Roman"/>
          <w:sz w:val="20"/>
          <w:szCs w:val="20"/>
        </w:rPr>
        <w:fldChar w:fldCharType="end"/>
      </w:r>
      <w:r w:rsidR="009A53B3" w:rsidRPr="00603EF2">
        <w:rPr>
          <w:rFonts w:ascii="Times New Roman" w:eastAsiaTheme="minorEastAsia" w:hAnsi="Times New Roman" w:cs="Times New Roman"/>
          <w:sz w:val="20"/>
          <w:szCs w:val="20"/>
        </w:rPr>
        <w:t>.</w:t>
      </w:r>
    </w:p>
    <w:p w:rsidR="0010394D" w:rsidRPr="00603EF2" w:rsidRDefault="0010394D" w:rsidP="00575A13">
      <w:pPr>
        <w:pStyle w:val="ListParagraph"/>
        <w:spacing w:line="360" w:lineRule="auto"/>
        <w:ind w:left="0"/>
        <w:jc w:val="both"/>
        <w:rPr>
          <w:rFonts w:ascii="Times New Roman" w:eastAsiaTheme="minorEastAsia" w:hAnsi="Times New Roman" w:cs="Times New Roman"/>
          <w:sz w:val="20"/>
          <w:szCs w:val="20"/>
        </w:rPr>
      </w:pPr>
    </w:p>
    <w:p w:rsidR="00611450" w:rsidRPr="00603EF2" w:rsidRDefault="00611450" w:rsidP="00575A13">
      <w:pPr>
        <w:pStyle w:val="ListParagraph"/>
        <w:spacing w:line="360" w:lineRule="auto"/>
        <w:ind w:left="0"/>
        <w:jc w:val="both"/>
        <w:rPr>
          <w:rFonts w:ascii="Times New Roman" w:eastAsiaTheme="minorEastAsia" w:hAnsi="Times New Roman" w:cs="Times New Roman"/>
          <w:sz w:val="20"/>
          <w:szCs w:val="20"/>
        </w:rPr>
      </w:pPr>
      <w:r w:rsidRPr="00603EF2">
        <w:rPr>
          <w:rFonts w:ascii="Times New Roman" w:eastAsiaTheme="minorEastAsia" w:hAnsi="Times New Roman" w:cs="Times New Roman"/>
          <w:sz w:val="20"/>
          <w:szCs w:val="20"/>
        </w:rPr>
        <w:t xml:space="preserve">The table below summarizes the type of approach used by each of the previously mentioned authors as well as the user side that their solution is </w:t>
      </w:r>
      <w:r w:rsidR="00D82B45">
        <w:rPr>
          <w:rFonts w:ascii="Times New Roman" w:eastAsiaTheme="minorEastAsia" w:hAnsi="Times New Roman" w:cs="Times New Roman"/>
          <w:sz w:val="20"/>
          <w:szCs w:val="20"/>
        </w:rPr>
        <w:t>implemented on</w:t>
      </w:r>
      <w:r w:rsidRPr="00603EF2">
        <w:rPr>
          <w:rFonts w:ascii="Times New Roman" w:eastAsiaTheme="minorEastAsia" w:hAnsi="Times New Roman" w:cs="Times New Roman"/>
          <w:sz w:val="20"/>
          <w:szCs w:val="20"/>
        </w:rPr>
        <w:t>.</w:t>
      </w:r>
    </w:p>
    <w:p w:rsidR="006C52C9" w:rsidRPr="00603EF2" w:rsidRDefault="006C52C9" w:rsidP="00575A13">
      <w:pPr>
        <w:pStyle w:val="Caption"/>
        <w:keepNext/>
        <w:spacing w:line="360" w:lineRule="auto"/>
        <w:jc w:val="both"/>
        <w:rPr>
          <w:rFonts w:ascii="Times New Roman" w:hAnsi="Times New Roman" w:cs="Times New Roman"/>
          <w:i w:val="0"/>
          <w:sz w:val="20"/>
          <w:szCs w:val="20"/>
        </w:rPr>
      </w:pPr>
      <w:r w:rsidRPr="00603EF2">
        <w:rPr>
          <w:rFonts w:ascii="Times New Roman" w:hAnsi="Times New Roman" w:cs="Times New Roman"/>
          <w:i w:val="0"/>
          <w:color w:val="auto"/>
          <w:sz w:val="20"/>
          <w:szCs w:val="20"/>
        </w:rPr>
        <w:t xml:space="preserve">Table </w:t>
      </w:r>
      <w:r w:rsidRPr="00603EF2">
        <w:rPr>
          <w:rFonts w:ascii="Times New Roman" w:hAnsi="Times New Roman" w:cs="Times New Roman"/>
          <w:i w:val="0"/>
          <w:color w:val="auto"/>
          <w:sz w:val="20"/>
          <w:szCs w:val="20"/>
        </w:rPr>
        <w:fldChar w:fldCharType="begin"/>
      </w:r>
      <w:r w:rsidRPr="00603EF2">
        <w:rPr>
          <w:rFonts w:ascii="Times New Roman" w:hAnsi="Times New Roman" w:cs="Times New Roman"/>
          <w:i w:val="0"/>
          <w:color w:val="auto"/>
          <w:sz w:val="20"/>
          <w:szCs w:val="20"/>
        </w:rPr>
        <w:instrText xml:space="preserve"> SEQ Table \* ARABIC </w:instrText>
      </w:r>
      <w:r w:rsidRPr="00603EF2">
        <w:rPr>
          <w:rFonts w:ascii="Times New Roman" w:hAnsi="Times New Roman" w:cs="Times New Roman"/>
          <w:i w:val="0"/>
          <w:color w:val="auto"/>
          <w:sz w:val="20"/>
          <w:szCs w:val="20"/>
        </w:rPr>
        <w:fldChar w:fldCharType="separate"/>
      </w:r>
      <w:r w:rsidRPr="00603EF2">
        <w:rPr>
          <w:rFonts w:ascii="Times New Roman" w:hAnsi="Times New Roman" w:cs="Times New Roman"/>
          <w:i w:val="0"/>
          <w:noProof/>
          <w:color w:val="auto"/>
          <w:sz w:val="20"/>
          <w:szCs w:val="20"/>
        </w:rPr>
        <w:t>1</w:t>
      </w:r>
      <w:r w:rsidRPr="00603EF2">
        <w:rPr>
          <w:rFonts w:ascii="Times New Roman" w:hAnsi="Times New Roman" w:cs="Times New Roman"/>
          <w:i w:val="0"/>
          <w:color w:val="auto"/>
          <w:sz w:val="20"/>
          <w:szCs w:val="20"/>
        </w:rPr>
        <w:fldChar w:fldCharType="end"/>
      </w:r>
      <w:r w:rsidRPr="00603EF2">
        <w:rPr>
          <w:rFonts w:ascii="Times New Roman" w:hAnsi="Times New Roman" w:cs="Times New Roman"/>
          <w:i w:val="0"/>
          <w:color w:val="auto"/>
          <w:sz w:val="20"/>
          <w:szCs w:val="20"/>
        </w:rPr>
        <w:t>: Classification of Approaches and User Side</w:t>
      </w:r>
    </w:p>
    <w:tbl>
      <w:tblPr>
        <w:tblStyle w:val="TableGrid"/>
        <w:tblW w:w="0" w:type="auto"/>
        <w:tblLook w:val="04A0" w:firstRow="1" w:lastRow="0" w:firstColumn="1" w:lastColumn="0" w:noHBand="0" w:noVBand="1"/>
      </w:tblPr>
      <w:tblGrid>
        <w:gridCol w:w="1435"/>
        <w:gridCol w:w="1710"/>
        <w:gridCol w:w="1080"/>
      </w:tblGrid>
      <w:tr w:rsidR="00C915F1" w:rsidRPr="00603EF2" w:rsidTr="00C915F1">
        <w:trPr>
          <w:trHeight w:val="525"/>
        </w:trPr>
        <w:tc>
          <w:tcPr>
            <w:tcW w:w="1435" w:type="dxa"/>
            <w:hideMark/>
          </w:tcPr>
          <w:p w:rsidR="00C915F1" w:rsidRPr="00603EF2" w:rsidRDefault="00C915F1" w:rsidP="003B7D65">
            <w:pPr>
              <w:spacing w:line="360" w:lineRule="auto"/>
              <w:rPr>
                <w:rFonts w:ascii="Times New Roman" w:hAnsi="Times New Roman" w:cs="Times New Roman"/>
                <w:b/>
                <w:bCs/>
                <w:sz w:val="20"/>
                <w:szCs w:val="20"/>
              </w:rPr>
            </w:pPr>
            <w:r w:rsidRPr="00603EF2">
              <w:rPr>
                <w:rFonts w:ascii="Times New Roman" w:hAnsi="Times New Roman" w:cs="Times New Roman"/>
                <w:b/>
                <w:bCs/>
                <w:sz w:val="20"/>
                <w:szCs w:val="20"/>
              </w:rPr>
              <w:t>Author</w:t>
            </w:r>
          </w:p>
        </w:tc>
        <w:tc>
          <w:tcPr>
            <w:tcW w:w="1710" w:type="dxa"/>
            <w:hideMark/>
          </w:tcPr>
          <w:p w:rsidR="00C915F1" w:rsidRPr="00603EF2" w:rsidRDefault="00C915F1" w:rsidP="003B7D65">
            <w:pPr>
              <w:spacing w:line="360" w:lineRule="auto"/>
              <w:rPr>
                <w:rFonts w:ascii="Times New Roman" w:hAnsi="Times New Roman" w:cs="Times New Roman"/>
                <w:b/>
                <w:bCs/>
                <w:sz w:val="20"/>
                <w:szCs w:val="20"/>
              </w:rPr>
            </w:pPr>
            <w:r w:rsidRPr="00603EF2">
              <w:rPr>
                <w:rFonts w:ascii="Times New Roman" w:hAnsi="Times New Roman" w:cs="Times New Roman"/>
                <w:b/>
                <w:bCs/>
                <w:sz w:val="20"/>
                <w:szCs w:val="20"/>
              </w:rPr>
              <w:t>Approach Type</w:t>
            </w:r>
          </w:p>
        </w:tc>
        <w:tc>
          <w:tcPr>
            <w:tcW w:w="1080" w:type="dxa"/>
            <w:hideMark/>
          </w:tcPr>
          <w:p w:rsidR="00C915F1" w:rsidRPr="00603EF2" w:rsidRDefault="00C915F1" w:rsidP="003B7D65">
            <w:pPr>
              <w:spacing w:line="360" w:lineRule="auto"/>
              <w:rPr>
                <w:rFonts w:ascii="Times New Roman" w:hAnsi="Times New Roman" w:cs="Times New Roman"/>
                <w:b/>
                <w:bCs/>
                <w:sz w:val="20"/>
                <w:szCs w:val="20"/>
              </w:rPr>
            </w:pPr>
            <w:r w:rsidRPr="00603EF2">
              <w:rPr>
                <w:rFonts w:ascii="Times New Roman" w:hAnsi="Times New Roman" w:cs="Times New Roman"/>
                <w:b/>
                <w:bCs/>
                <w:sz w:val="20"/>
                <w:szCs w:val="20"/>
              </w:rPr>
              <w:t>User Side</w:t>
            </w:r>
          </w:p>
        </w:tc>
      </w:tr>
      <w:tr w:rsidR="00C915F1" w:rsidRPr="00603EF2" w:rsidTr="00C915F1">
        <w:trPr>
          <w:trHeight w:val="465"/>
        </w:trPr>
        <w:tc>
          <w:tcPr>
            <w:tcW w:w="1435" w:type="dxa"/>
            <w:hideMark/>
          </w:tcPr>
          <w:p w:rsidR="00C915F1" w:rsidRPr="00603EF2" w:rsidRDefault="00C915F1" w:rsidP="003B7D65">
            <w:pPr>
              <w:spacing w:line="360" w:lineRule="auto"/>
              <w:rPr>
                <w:rFonts w:ascii="Times New Roman" w:hAnsi="Times New Roman" w:cs="Times New Roman"/>
                <w:sz w:val="20"/>
                <w:szCs w:val="20"/>
              </w:rPr>
            </w:pPr>
            <w:r w:rsidRPr="00603EF2">
              <w:rPr>
                <w:rFonts w:ascii="Times New Roman" w:hAnsi="Times New Roman" w:cs="Times New Roman"/>
                <w:sz w:val="20"/>
                <w:szCs w:val="20"/>
              </w:rPr>
              <w:t xml:space="preserve">Vogt </w:t>
            </w:r>
            <w:r w:rsidRPr="00603EF2">
              <w:rPr>
                <w:rFonts w:ascii="Times New Roman" w:hAnsi="Times New Roman" w:cs="Times New Roman"/>
                <w:i/>
                <w:iCs/>
                <w:sz w:val="20"/>
                <w:szCs w:val="20"/>
              </w:rPr>
              <w:t>et al.</w:t>
            </w:r>
            <w:r w:rsidRPr="00603EF2">
              <w:rPr>
                <w:rFonts w:ascii="Times New Roman" w:hAnsi="Times New Roman" w:cs="Times New Roman"/>
                <w:i/>
                <w:iCs/>
                <w:sz w:val="20"/>
                <w:szCs w:val="20"/>
              </w:rPr>
              <w:fldChar w:fldCharType="begin" w:fldLock="1"/>
            </w:r>
            <w:r w:rsidR="00BF016D" w:rsidRPr="00603EF2">
              <w:rPr>
                <w:rFonts w:ascii="Times New Roman" w:hAnsi="Times New Roman" w:cs="Times New Roman"/>
                <w:i/>
                <w:iCs/>
                <w:sz w:val="20"/>
                <w:szCs w:val="20"/>
              </w:rPr>
              <w:instrText>ADDIN CSL_CITATION {"citationItems":[{"id":"ITEM-1","itemData":{"abstract":"Cross-site scripting (XSS) is an attack against web applications in which scripting code is injected into the output of an application that is then sent to a user's web browser. In the browser, this scripting code is executed and used to transfer sensitive data to a third party (i.e., the attacker). Currently, most approaches attempt to prevent XSS on the server side by inspecting and modifying the data that is exchanged between the web application and the user. Unfortunately , it is often the case that vulnerable applications are not fixed for a considerable amount of time, leaving the users vulnerable to attacks. The solution presented in this paper stops XSS attacks on the client side by tracking the flow of sensitive information inside the web browser. If sensitive information is about to be transferred to a third party, the user can decide if this should be permitted or not. As a result, the user has an additional protection layer when surfing the web, without solely depending on the security of the web application.","author":[{"dropping-particle":"","family":"Vogt","given":"Philipp","non-dropping-particle":"","parse-names":false,"suffix":""},{"dropping-particle":"","family":"Nentwich","given":"Florian","non-dropping-particle":"","parse-names":false,"suffix":""},{"dropping-particle":"","family":"Jovanovic","given":"Nenad","non-dropping-particle":"","parse-names":false,"suffix":""},{"dropping-particle":"","family":"Kirda","given":"Engin","non-dropping-particle":"","parse-names":false,"suffix":""},{"dropping-particle":"","family":"Kruegel","given":"Christopher","non-dropping-particle":"","parse-names":false,"suffix":""},{"dropping-particle":"","family":"Vigna","given":"Giovanni","non-dropping-particle":"","parse-names":false,"suffix":""}],"id":"ITEM-1","issued":{"date-parts":[["2007"]]},"note":"Cited by 590","title":"Cross-Site Scripting Prevention with Dynamic Data Tainting and Static Analysis","type":"report"},"uris":["http://www.mendeley.com/documents/?uuid=78730eab-193e-3eef-bfb6-d682ffb70b6a"]}],"mendeley":{"formattedCitation":"[10]","plainTextFormattedCitation":"[10]","previouslyFormattedCitation":"[10]"},"properties":{"noteIndex":0},"schema":"https://github.com/citation-style-language/schema/raw/master/csl-citation.json"}</w:instrText>
            </w:r>
            <w:r w:rsidRPr="00603EF2">
              <w:rPr>
                <w:rFonts w:ascii="Times New Roman" w:hAnsi="Times New Roman" w:cs="Times New Roman"/>
                <w:i/>
                <w:iCs/>
                <w:sz w:val="20"/>
                <w:szCs w:val="20"/>
              </w:rPr>
              <w:fldChar w:fldCharType="separate"/>
            </w:r>
            <w:r w:rsidR="00AC539D" w:rsidRPr="00603EF2">
              <w:rPr>
                <w:rFonts w:ascii="Times New Roman" w:hAnsi="Times New Roman" w:cs="Times New Roman"/>
                <w:iCs/>
                <w:noProof/>
                <w:sz w:val="20"/>
                <w:szCs w:val="20"/>
              </w:rPr>
              <w:t>[10]</w:t>
            </w:r>
            <w:r w:rsidRPr="00603EF2">
              <w:rPr>
                <w:rFonts w:ascii="Times New Roman" w:hAnsi="Times New Roman" w:cs="Times New Roman"/>
                <w:i/>
                <w:iCs/>
                <w:sz w:val="20"/>
                <w:szCs w:val="20"/>
              </w:rPr>
              <w:fldChar w:fldCharType="end"/>
            </w:r>
          </w:p>
        </w:tc>
        <w:tc>
          <w:tcPr>
            <w:tcW w:w="1710" w:type="dxa"/>
            <w:hideMark/>
          </w:tcPr>
          <w:p w:rsidR="00C915F1" w:rsidRPr="00603EF2" w:rsidRDefault="00C915F1" w:rsidP="003B7D65">
            <w:pPr>
              <w:spacing w:line="360" w:lineRule="auto"/>
              <w:rPr>
                <w:rFonts w:ascii="Times New Roman" w:hAnsi="Times New Roman" w:cs="Times New Roman"/>
                <w:sz w:val="20"/>
                <w:szCs w:val="20"/>
              </w:rPr>
            </w:pPr>
            <w:r w:rsidRPr="00603EF2">
              <w:rPr>
                <w:rFonts w:ascii="Times New Roman" w:hAnsi="Times New Roman" w:cs="Times New Roman"/>
                <w:sz w:val="20"/>
                <w:szCs w:val="20"/>
              </w:rPr>
              <w:t>Flow Sensitive</w:t>
            </w:r>
          </w:p>
        </w:tc>
        <w:tc>
          <w:tcPr>
            <w:tcW w:w="1080" w:type="dxa"/>
            <w:hideMark/>
          </w:tcPr>
          <w:p w:rsidR="00C915F1" w:rsidRPr="00603EF2" w:rsidRDefault="00C915F1" w:rsidP="003B7D65">
            <w:pPr>
              <w:spacing w:line="360" w:lineRule="auto"/>
              <w:rPr>
                <w:rFonts w:ascii="Times New Roman" w:hAnsi="Times New Roman" w:cs="Times New Roman"/>
                <w:sz w:val="20"/>
                <w:szCs w:val="20"/>
              </w:rPr>
            </w:pPr>
            <w:r w:rsidRPr="00603EF2">
              <w:rPr>
                <w:rFonts w:ascii="Times New Roman" w:hAnsi="Times New Roman" w:cs="Times New Roman"/>
                <w:sz w:val="20"/>
                <w:szCs w:val="20"/>
              </w:rPr>
              <w:t>Client Side</w:t>
            </w:r>
          </w:p>
        </w:tc>
      </w:tr>
      <w:tr w:rsidR="00C915F1" w:rsidRPr="00603EF2" w:rsidTr="00C915F1">
        <w:trPr>
          <w:trHeight w:val="675"/>
        </w:trPr>
        <w:tc>
          <w:tcPr>
            <w:tcW w:w="1435" w:type="dxa"/>
            <w:hideMark/>
          </w:tcPr>
          <w:p w:rsidR="00C915F1" w:rsidRPr="00603EF2" w:rsidRDefault="00C915F1" w:rsidP="003B7D65">
            <w:pPr>
              <w:spacing w:line="360" w:lineRule="auto"/>
              <w:rPr>
                <w:rFonts w:ascii="Times New Roman" w:hAnsi="Times New Roman" w:cs="Times New Roman"/>
                <w:sz w:val="20"/>
                <w:szCs w:val="20"/>
              </w:rPr>
            </w:pPr>
            <w:r w:rsidRPr="00603EF2">
              <w:rPr>
                <w:rFonts w:ascii="Times New Roman" w:hAnsi="Times New Roman" w:cs="Times New Roman"/>
                <w:sz w:val="20"/>
                <w:szCs w:val="20"/>
              </w:rPr>
              <w:t xml:space="preserve">Jovanovic </w:t>
            </w:r>
            <w:r w:rsidRPr="00603EF2">
              <w:rPr>
                <w:rFonts w:ascii="Times New Roman" w:hAnsi="Times New Roman" w:cs="Times New Roman"/>
                <w:i/>
                <w:iCs/>
                <w:sz w:val="20"/>
                <w:szCs w:val="20"/>
              </w:rPr>
              <w:t xml:space="preserve">et al. </w:t>
            </w:r>
            <w:r w:rsidRPr="00603EF2">
              <w:rPr>
                <w:rFonts w:ascii="Times New Roman" w:hAnsi="Times New Roman" w:cs="Times New Roman"/>
                <w:i/>
                <w:iCs/>
                <w:sz w:val="20"/>
                <w:szCs w:val="20"/>
              </w:rPr>
              <w:fldChar w:fldCharType="begin" w:fldLock="1"/>
            </w:r>
            <w:r w:rsidR="00BF016D" w:rsidRPr="00603EF2">
              <w:rPr>
                <w:rFonts w:ascii="Times New Roman" w:hAnsi="Times New Roman" w:cs="Times New Roman"/>
                <w:i/>
                <w:iCs/>
                <w:sz w:val="20"/>
                <w:szCs w:val="20"/>
              </w:rPr>
              <w:instrText>ADDIN CSL_CITATION {"citationItems":[{"id":"ITEM-1","itemData":{"DOI":"10.1109/SP.2006.29","ISBN":"0-7695-2574-1","abstract":"The number and the importance of Web applications have increased rapidly over the last years. At the same time, the quantity and impact of security vulnerabilities in such applications have grown as well. Since manual code reviews are time-consuming, error-prone and costly, the need for automated solutions has become evident. In this paper, we address the problem of vulnerable Web applications by means of static source code analysis. More precisely, we use flow-sensitive, interprocedural and context-sensitive dataflow analysis to discover vulnerable points in a program. In addition, alias and literal analysis are employed to improve the correctness and precision of the results. The presented concepts are targeted at the general class of taint-style vulnerabilities and can be applied to the detection of vulnerability types such as SQL injection, cross-site scripting, or command injection. Pixy, the open source prototype implementation of our concepts, is targeted at detecting cross-site scripting vulnerabilities in PHP scripts. Using our tool, we discovered and reported 15 previously unknown vulnerabilities in three Web applications, and reconstructed 36 known vulnerabilities in three other Web applications. The observed false positive rate is at around 50% (i.e., one false positive for each vulnerability) and therefore, low enough to permit effective security audits","author":[{"dropping-particle":"","family":"Jovanovic","given":"N.","non-dropping-particle":"","parse-names":false,"suffix":""},{"dropping-particle":"","family":"Kruegel","given":"C.","non-dropping-particle":"","parse-names":false,"suffix":""},{"dropping-particle":"","family":"Kirda","given":"E.","non-dropping-particle":"","parse-names":false,"suffix":""}],"container-title":"2006 IEEE Symposium on Security and Privacy (S&amp;P'06)","id":"ITEM-1","issued":{"date-parts":[["2006"]]},"note":"cited by 664","page":"6 pp.-263","publisher":"IEEE","title":"Pixy: a static analysis tool for detecting Web application vulnerabilities","type":"paper-conference"},"uris":["http://www.mendeley.com/documents/?uuid=ad7dd84f-1395-3909-826b-55cdca7d02eb"]}],"mendeley":{"formattedCitation":"[11]","plainTextFormattedCitation":"[11]","previouslyFormattedCitation":"[11]"},"properties":{"noteIndex":0},"schema":"https://github.com/citation-style-language/schema/raw/master/csl-citation.json"}</w:instrText>
            </w:r>
            <w:r w:rsidRPr="00603EF2">
              <w:rPr>
                <w:rFonts w:ascii="Times New Roman" w:hAnsi="Times New Roman" w:cs="Times New Roman"/>
                <w:i/>
                <w:iCs/>
                <w:sz w:val="20"/>
                <w:szCs w:val="20"/>
              </w:rPr>
              <w:fldChar w:fldCharType="separate"/>
            </w:r>
            <w:r w:rsidR="00AC539D" w:rsidRPr="00603EF2">
              <w:rPr>
                <w:rFonts w:ascii="Times New Roman" w:hAnsi="Times New Roman" w:cs="Times New Roman"/>
                <w:iCs/>
                <w:noProof/>
                <w:sz w:val="20"/>
                <w:szCs w:val="20"/>
              </w:rPr>
              <w:t>[11]</w:t>
            </w:r>
            <w:r w:rsidRPr="00603EF2">
              <w:rPr>
                <w:rFonts w:ascii="Times New Roman" w:hAnsi="Times New Roman" w:cs="Times New Roman"/>
                <w:i/>
                <w:iCs/>
                <w:sz w:val="20"/>
                <w:szCs w:val="20"/>
              </w:rPr>
              <w:fldChar w:fldCharType="end"/>
            </w:r>
          </w:p>
        </w:tc>
        <w:tc>
          <w:tcPr>
            <w:tcW w:w="1710" w:type="dxa"/>
            <w:hideMark/>
          </w:tcPr>
          <w:p w:rsidR="00C915F1" w:rsidRPr="00603EF2" w:rsidRDefault="00C915F1" w:rsidP="003B7D65">
            <w:pPr>
              <w:spacing w:line="360" w:lineRule="auto"/>
              <w:rPr>
                <w:rFonts w:ascii="Times New Roman" w:hAnsi="Times New Roman" w:cs="Times New Roman"/>
                <w:sz w:val="20"/>
                <w:szCs w:val="20"/>
              </w:rPr>
            </w:pPr>
            <w:r w:rsidRPr="00603EF2">
              <w:rPr>
                <w:rFonts w:ascii="Times New Roman" w:hAnsi="Times New Roman" w:cs="Times New Roman"/>
                <w:sz w:val="20"/>
                <w:szCs w:val="20"/>
              </w:rPr>
              <w:t>Flow sensitive                        Context Sensitive</w:t>
            </w:r>
          </w:p>
        </w:tc>
        <w:tc>
          <w:tcPr>
            <w:tcW w:w="1080" w:type="dxa"/>
            <w:hideMark/>
          </w:tcPr>
          <w:p w:rsidR="00C915F1" w:rsidRPr="00603EF2" w:rsidRDefault="00C915F1" w:rsidP="003B7D65">
            <w:pPr>
              <w:spacing w:line="360" w:lineRule="auto"/>
              <w:rPr>
                <w:rFonts w:ascii="Times New Roman" w:hAnsi="Times New Roman" w:cs="Times New Roman"/>
                <w:sz w:val="20"/>
                <w:szCs w:val="20"/>
              </w:rPr>
            </w:pPr>
            <w:r w:rsidRPr="00603EF2">
              <w:rPr>
                <w:rFonts w:ascii="Times New Roman" w:hAnsi="Times New Roman" w:cs="Times New Roman"/>
                <w:sz w:val="20"/>
                <w:szCs w:val="20"/>
              </w:rPr>
              <w:t>Server Side</w:t>
            </w:r>
          </w:p>
        </w:tc>
      </w:tr>
      <w:tr w:rsidR="00C915F1" w:rsidRPr="00603EF2" w:rsidTr="00C915F1">
        <w:trPr>
          <w:trHeight w:val="570"/>
        </w:trPr>
        <w:tc>
          <w:tcPr>
            <w:tcW w:w="1435" w:type="dxa"/>
            <w:hideMark/>
          </w:tcPr>
          <w:p w:rsidR="00C915F1" w:rsidRPr="00603EF2" w:rsidRDefault="00C915F1" w:rsidP="003B7D65">
            <w:pPr>
              <w:spacing w:line="360" w:lineRule="auto"/>
              <w:rPr>
                <w:rFonts w:ascii="Times New Roman" w:hAnsi="Times New Roman" w:cs="Times New Roman"/>
                <w:sz w:val="20"/>
                <w:szCs w:val="20"/>
              </w:rPr>
            </w:pPr>
            <w:r w:rsidRPr="00603EF2">
              <w:rPr>
                <w:rFonts w:ascii="Times New Roman" w:hAnsi="Times New Roman" w:cs="Times New Roman"/>
                <w:sz w:val="20"/>
                <w:szCs w:val="20"/>
              </w:rPr>
              <w:lastRenderedPageBreak/>
              <w:t xml:space="preserve">Wasserman and </w:t>
            </w:r>
            <w:proofErr w:type="spellStart"/>
            <w:r w:rsidRPr="00603EF2">
              <w:rPr>
                <w:rFonts w:ascii="Times New Roman" w:hAnsi="Times New Roman" w:cs="Times New Roman"/>
                <w:sz w:val="20"/>
                <w:szCs w:val="20"/>
              </w:rPr>
              <w:t>Su</w:t>
            </w:r>
            <w:proofErr w:type="spellEnd"/>
            <w:r w:rsidRPr="00603EF2">
              <w:rPr>
                <w:rFonts w:ascii="Times New Roman" w:hAnsi="Times New Roman" w:cs="Times New Roman"/>
                <w:sz w:val="20"/>
                <w:szCs w:val="20"/>
              </w:rPr>
              <w:t xml:space="preserve"> </w:t>
            </w:r>
            <w:r w:rsidRPr="00603EF2">
              <w:rPr>
                <w:rFonts w:ascii="Times New Roman" w:hAnsi="Times New Roman" w:cs="Times New Roman"/>
                <w:sz w:val="20"/>
                <w:szCs w:val="20"/>
              </w:rPr>
              <w:fldChar w:fldCharType="begin" w:fldLock="1"/>
            </w:r>
            <w:r w:rsidR="00BF016D" w:rsidRPr="00603EF2">
              <w:rPr>
                <w:rFonts w:ascii="Times New Roman" w:hAnsi="Times New Roman" w:cs="Times New Roman"/>
                <w:sz w:val="20"/>
                <w:szCs w:val="20"/>
              </w:rPr>
              <w:instrText>ADDIN CSL_CITATION {"citationItems":[{"id":"ITEM-1","itemData":{"DOI":"10.1145/1111320.1111070","ISBN":"1595930272","ISSN":"03621340","abstract":"Web applications typically interact with a back-end database to retrieve persistent data and then present the data to the user as dynamically generated output, such as HTML web pages. However, this interaction is commonly done through a low-level API by dynamically constructing query strings within a general-purpose programming language, such as Java. This low-level interaction is ad hoc because it does not take into account the structure of the output language. Accordingly, user inputs are treated as isolated lexical entities which, if not properly sanitized, can cause the web application to generate unintended output. This is called a command injection attack, which poses a serious threat to web application security. This paper presents the first formal definition of command injection attacks in the context of web applications, and gives a sound and complete algorithm for preventing them based on context-free grammars and compiler parsing techniques. Our key observation is that, for an attack to succeed, the input that gets propagated into the database query or the output document must change the intended syntactic structure of the query or document. Our definition and algorithm are general and apply to many forms of command injection attacks. We validate our approach with SqlCheckS, an implementation for the setting of SQL command injection attacks. We evaluated SqlCheckS on real-world web applications with systematically compiled real-world attack data as input. SqlCheckS produced no false positives or false negatives, incurred low runtime overhead, and applied straightforwardly to web applications written in different languages.","author":[{"dropping-particle":"","family":"Su","given":"Zhendong","non-dropping-particle":"","parse-names":false,"suffix":""},{"dropping-particle":"","family":"Wassermann","given":"Gary","non-dropping-particle":"","parse-names":false,"suffix":""}],"container-title":"ACM SIGPLAN Notices","id":"ITEM-1","issue":"1","issued":{"date-parts":[["2006"]]},"page":"372-382","title":"The essence of command injection attacks in web applications","type":"article-journal","volume":"41"},"uris":["http://www.mendeley.com/documents/?uuid=7ace4baa-939e-4437-afbf-cd205bef026a"]},{"id":"ITEM-2","itemData":{"DOI":"10.1145/1368088.1368112","ISBN":"9781605580791","author":[{"dropping-particle":"","family":"Wassermann","given":"Gary","non-dropping-particle":"","parse-names":false,"suffix":""},{"dropping-particle":"","family":"Su","given":"Zhendong","non-dropping-particle":"","parse-names":false,"suffix":""}],"container-title":"Proceedings of the 13th international conference on Software engineering - ICSE '08","id":"ITEM-2","issued":{"date-parts":[["2008"]]},"note":"cited by 398","page":"171","publisher":"ACM Press","publisher-place":"New York, New York, USA","title":"Static detection of cross-site scripting vulnerabilities","type":"paper-conference"},"uris":["http://www.mendeley.com/documents/?uuid=ace84bd4-4505-3cf2-9964-bcd7cbcb35ab"]}],"mendeley":{"formattedCitation":"[1], [12]","plainTextFormattedCitation":"[1], [12]","previouslyFormattedCitation":"[1], [12]"},"properties":{"noteIndex":0},"schema":"https://github.com/citation-style-language/schema/raw/master/csl-citation.json"}</w:instrText>
            </w:r>
            <w:r w:rsidRPr="00603EF2">
              <w:rPr>
                <w:rFonts w:ascii="Times New Roman" w:hAnsi="Times New Roman" w:cs="Times New Roman"/>
                <w:sz w:val="20"/>
                <w:szCs w:val="20"/>
              </w:rPr>
              <w:fldChar w:fldCharType="separate"/>
            </w:r>
            <w:r w:rsidR="00AC539D" w:rsidRPr="00603EF2">
              <w:rPr>
                <w:rFonts w:ascii="Times New Roman" w:hAnsi="Times New Roman" w:cs="Times New Roman"/>
                <w:noProof/>
                <w:sz w:val="20"/>
                <w:szCs w:val="20"/>
              </w:rPr>
              <w:t>[1], [12]</w:t>
            </w:r>
            <w:r w:rsidRPr="00603EF2">
              <w:rPr>
                <w:rFonts w:ascii="Times New Roman" w:hAnsi="Times New Roman" w:cs="Times New Roman"/>
                <w:sz w:val="20"/>
                <w:szCs w:val="20"/>
              </w:rPr>
              <w:fldChar w:fldCharType="end"/>
            </w:r>
          </w:p>
        </w:tc>
        <w:tc>
          <w:tcPr>
            <w:tcW w:w="1710" w:type="dxa"/>
            <w:hideMark/>
          </w:tcPr>
          <w:p w:rsidR="00C915F1" w:rsidRDefault="00C915F1" w:rsidP="003B7D65">
            <w:pPr>
              <w:spacing w:line="360" w:lineRule="auto"/>
              <w:rPr>
                <w:rFonts w:ascii="Times New Roman" w:hAnsi="Times New Roman" w:cs="Times New Roman"/>
                <w:sz w:val="20"/>
                <w:szCs w:val="20"/>
              </w:rPr>
            </w:pPr>
            <w:r w:rsidRPr="00603EF2">
              <w:rPr>
                <w:rFonts w:ascii="Times New Roman" w:hAnsi="Times New Roman" w:cs="Times New Roman"/>
                <w:sz w:val="20"/>
                <w:szCs w:val="20"/>
              </w:rPr>
              <w:t> </w:t>
            </w:r>
          </w:p>
          <w:p w:rsidR="004259D2" w:rsidRPr="00603EF2" w:rsidRDefault="004259D2" w:rsidP="003B7D65">
            <w:pPr>
              <w:spacing w:line="360" w:lineRule="auto"/>
              <w:rPr>
                <w:rFonts w:ascii="Times New Roman" w:hAnsi="Times New Roman" w:cs="Times New Roman"/>
                <w:sz w:val="20"/>
                <w:szCs w:val="20"/>
              </w:rPr>
            </w:pPr>
            <w:r>
              <w:rPr>
                <w:rFonts w:ascii="Times New Roman" w:hAnsi="Times New Roman" w:cs="Times New Roman"/>
                <w:sz w:val="20"/>
                <w:szCs w:val="20"/>
              </w:rPr>
              <w:t>N/A</w:t>
            </w:r>
          </w:p>
        </w:tc>
        <w:tc>
          <w:tcPr>
            <w:tcW w:w="1080" w:type="dxa"/>
            <w:hideMark/>
          </w:tcPr>
          <w:p w:rsidR="00C915F1" w:rsidRPr="00603EF2" w:rsidRDefault="00C915F1" w:rsidP="003B7D65">
            <w:pPr>
              <w:spacing w:line="360" w:lineRule="auto"/>
              <w:rPr>
                <w:rFonts w:ascii="Times New Roman" w:hAnsi="Times New Roman" w:cs="Times New Roman"/>
                <w:sz w:val="20"/>
                <w:szCs w:val="20"/>
              </w:rPr>
            </w:pPr>
            <w:r w:rsidRPr="00603EF2">
              <w:rPr>
                <w:rFonts w:ascii="Times New Roman" w:hAnsi="Times New Roman" w:cs="Times New Roman"/>
                <w:sz w:val="20"/>
                <w:szCs w:val="20"/>
              </w:rPr>
              <w:t>Server Side</w:t>
            </w:r>
          </w:p>
        </w:tc>
      </w:tr>
      <w:tr w:rsidR="00C915F1" w:rsidRPr="00603EF2" w:rsidTr="00C915F1">
        <w:trPr>
          <w:trHeight w:val="690"/>
        </w:trPr>
        <w:tc>
          <w:tcPr>
            <w:tcW w:w="1435" w:type="dxa"/>
            <w:hideMark/>
          </w:tcPr>
          <w:p w:rsidR="00C915F1" w:rsidRPr="00603EF2" w:rsidRDefault="00C915F1" w:rsidP="003B7D65">
            <w:pPr>
              <w:spacing w:line="360" w:lineRule="auto"/>
              <w:rPr>
                <w:rFonts w:ascii="Times New Roman" w:hAnsi="Times New Roman" w:cs="Times New Roman"/>
                <w:sz w:val="20"/>
                <w:szCs w:val="20"/>
              </w:rPr>
            </w:pPr>
            <w:r w:rsidRPr="00603EF2">
              <w:rPr>
                <w:rFonts w:ascii="Times New Roman" w:hAnsi="Times New Roman" w:cs="Times New Roman"/>
                <w:sz w:val="20"/>
                <w:szCs w:val="20"/>
              </w:rPr>
              <w:t xml:space="preserve">Lam </w:t>
            </w:r>
            <w:r w:rsidRPr="00603EF2">
              <w:rPr>
                <w:rFonts w:ascii="Times New Roman" w:hAnsi="Times New Roman" w:cs="Times New Roman"/>
                <w:i/>
                <w:iCs/>
                <w:sz w:val="20"/>
                <w:szCs w:val="20"/>
              </w:rPr>
              <w:t>et al</w:t>
            </w:r>
            <w:r w:rsidRPr="00603EF2">
              <w:rPr>
                <w:rFonts w:ascii="Times New Roman" w:hAnsi="Times New Roman" w:cs="Times New Roman"/>
                <w:sz w:val="20"/>
                <w:szCs w:val="20"/>
              </w:rPr>
              <w:t xml:space="preserve">. </w:t>
            </w:r>
            <w:r w:rsidRPr="00603EF2">
              <w:rPr>
                <w:rFonts w:ascii="Times New Roman" w:hAnsi="Times New Roman" w:cs="Times New Roman"/>
                <w:sz w:val="20"/>
                <w:szCs w:val="20"/>
              </w:rPr>
              <w:fldChar w:fldCharType="begin" w:fldLock="1"/>
            </w:r>
            <w:r w:rsidR="00BF016D" w:rsidRPr="00603EF2">
              <w:rPr>
                <w:rFonts w:ascii="Times New Roman" w:hAnsi="Times New Roman" w:cs="Times New Roman"/>
                <w:sz w:val="20"/>
                <w:szCs w:val="20"/>
              </w:rPr>
              <w:instrText>ADDIN CSL_CITATION {"citationItems":[{"id":"ITEM-1","itemData":{"DOI":"10.1145/1328408.1328410","ISBN":"9781595939777","abstract":"SQL injection and cross-site scripting are two of the most common security vulnerabilities that plague web applications today. These and many others result from having unchecked data input reach security-sensitive operations. This paper describes a language called PQL (Program Query Language) that allows users to declare to specify information flow patterns succinctly and declaratively. We have developed a static context-sensitive, but flow-insensitive information flow tracking analysis that can be used to find all the vulnerabilities in a program. In the event that the analysis generates too many warnings, the result can be used to drive a model-checking system to analyze more precisely. Model checking is also used to automatically generate the input vectors that expose the vulnerability. Any remaining behavior these static analyses have not isolated may be checked dynamically. The results of the static analyses may be used to optimize these dynamic checks. Our experimental results indicate the language is expressive enough for describing a large number of vulnerabilities succinctly. We have analyzed over nine applications, detecting 30 serious security vulnerabilities. We were also able to automatically recover from attacks as they occurred using the dynamic checker.","author":[{"dropping-particle":"","family":"Lam","given":"Monica S","non-dropping-particle":"","parse-names":false,"suffix":""},{"dropping-particle":"","family":"Martin","given":"Michael","non-dropping-particle":"","parse-names":false,"suffix":""},{"dropping-particle":"","family":"Livshits","given":"Benjamin","non-dropping-particle":"","parse-names":false,"suffix":""},{"dropping-particle":"","family":"Whaley","given":"John","non-dropping-particle":"","parse-names":false,"suffix":""}],"container-title":"Proceedings of the 2008 ACM SIGPLAN symposium on Partial evaluation and semantics-based program manipulation - PEPM '08","id":"ITEM-1","issued":{"date-parts":[["2008"]]},"page":"3-12","publisher":"ACM Press","publisher-place":"New York, New York, USA","title":"Securing web applications with static and dynamic information flow tracking","type":"paper-conference"},"uris":["http://www.mendeley.com/documents/?uuid=5143f060-7c83-34ac-acb1-2d5b5bc9b790"]}],"mendeley":{"formattedCitation":"[13]","plainTextFormattedCitation":"[13]","previouslyFormattedCitation":"[13]"},"properties":{"noteIndex":0},"schema":"https://github.com/citation-style-language/schema/raw/master/csl-citation.json"}</w:instrText>
            </w:r>
            <w:r w:rsidRPr="00603EF2">
              <w:rPr>
                <w:rFonts w:ascii="Times New Roman" w:hAnsi="Times New Roman" w:cs="Times New Roman"/>
                <w:sz w:val="20"/>
                <w:szCs w:val="20"/>
              </w:rPr>
              <w:fldChar w:fldCharType="separate"/>
            </w:r>
            <w:r w:rsidR="00AC539D" w:rsidRPr="00603EF2">
              <w:rPr>
                <w:rFonts w:ascii="Times New Roman" w:hAnsi="Times New Roman" w:cs="Times New Roman"/>
                <w:noProof/>
                <w:sz w:val="20"/>
                <w:szCs w:val="20"/>
              </w:rPr>
              <w:t>[13]</w:t>
            </w:r>
            <w:r w:rsidRPr="00603EF2">
              <w:rPr>
                <w:rFonts w:ascii="Times New Roman" w:hAnsi="Times New Roman" w:cs="Times New Roman"/>
                <w:sz w:val="20"/>
                <w:szCs w:val="20"/>
              </w:rPr>
              <w:fldChar w:fldCharType="end"/>
            </w:r>
          </w:p>
        </w:tc>
        <w:tc>
          <w:tcPr>
            <w:tcW w:w="1710" w:type="dxa"/>
            <w:hideMark/>
          </w:tcPr>
          <w:p w:rsidR="00C915F1" w:rsidRPr="00603EF2" w:rsidRDefault="00C915F1" w:rsidP="003B7D65">
            <w:pPr>
              <w:spacing w:line="360" w:lineRule="auto"/>
              <w:rPr>
                <w:rFonts w:ascii="Times New Roman" w:hAnsi="Times New Roman" w:cs="Times New Roman"/>
                <w:sz w:val="20"/>
                <w:szCs w:val="20"/>
              </w:rPr>
            </w:pPr>
            <w:r w:rsidRPr="00603EF2">
              <w:rPr>
                <w:rFonts w:ascii="Times New Roman" w:hAnsi="Times New Roman" w:cs="Times New Roman"/>
                <w:sz w:val="20"/>
                <w:szCs w:val="20"/>
              </w:rPr>
              <w:t>Flow Insensitive                        Context Sensitive</w:t>
            </w:r>
          </w:p>
        </w:tc>
        <w:tc>
          <w:tcPr>
            <w:tcW w:w="1080" w:type="dxa"/>
            <w:hideMark/>
          </w:tcPr>
          <w:p w:rsidR="00C915F1" w:rsidRPr="00603EF2" w:rsidRDefault="00C915F1" w:rsidP="003B7D65">
            <w:pPr>
              <w:spacing w:line="360" w:lineRule="auto"/>
              <w:rPr>
                <w:rFonts w:ascii="Times New Roman" w:hAnsi="Times New Roman" w:cs="Times New Roman"/>
                <w:sz w:val="20"/>
                <w:szCs w:val="20"/>
              </w:rPr>
            </w:pPr>
            <w:r w:rsidRPr="00603EF2">
              <w:rPr>
                <w:rFonts w:ascii="Times New Roman" w:hAnsi="Times New Roman" w:cs="Times New Roman"/>
                <w:sz w:val="20"/>
                <w:szCs w:val="20"/>
              </w:rPr>
              <w:t>Server Side</w:t>
            </w:r>
          </w:p>
        </w:tc>
      </w:tr>
      <w:tr w:rsidR="00C915F1" w:rsidRPr="00603EF2" w:rsidTr="00C915F1">
        <w:trPr>
          <w:trHeight w:val="720"/>
        </w:trPr>
        <w:tc>
          <w:tcPr>
            <w:tcW w:w="1435" w:type="dxa"/>
            <w:hideMark/>
          </w:tcPr>
          <w:p w:rsidR="00C915F1" w:rsidRPr="00603EF2" w:rsidRDefault="00C915F1" w:rsidP="003B7D65">
            <w:pPr>
              <w:spacing w:line="360" w:lineRule="auto"/>
              <w:rPr>
                <w:rFonts w:ascii="Times New Roman" w:hAnsi="Times New Roman" w:cs="Times New Roman"/>
                <w:sz w:val="20"/>
                <w:szCs w:val="20"/>
              </w:rPr>
            </w:pPr>
            <w:r w:rsidRPr="00603EF2">
              <w:rPr>
                <w:rFonts w:ascii="Times New Roman" w:hAnsi="Times New Roman" w:cs="Times New Roman"/>
                <w:sz w:val="20"/>
                <w:szCs w:val="20"/>
              </w:rPr>
              <w:t xml:space="preserve">Zheng and Zhang </w:t>
            </w:r>
            <w:r w:rsidRPr="00603EF2">
              <w:rPr>
                <w:rFonts w:ascii="Times New Roman" w:hAnsi="Times New Roman" w:cs="Times New Roman"/>
                <w:sz w:val="20"/>
                <w:szCs w:val="20"/>
              </w:rPr>
              <w:fldChar w:fldCharType="begin" w:fldLock="1"/>
            </w:r>
            <w:r w:rsidR="00BF016D" w:rsidRPr="00603EF2">
              <w:rPr>
                <w:rFonts w:ascii="Times New Roman" w:hAnsi="Times New Roman" w:cs="Times New Roman"/>
                <w:sz w:val="20"/>
                <w:szCs w:val="20"/>
              </w:rPr>
              <w:instrText>ADDIN CSL_CITATION {"citationItems":[{"id":"ITEM-1","itemData":{"DOI":"10.1109/ICSE.2013.6606611","ISBN":"978-1-4673-3076-3","abstract":"Remote code execution (RCE) attacks are one of the most prominent security threats for web applications. It is a special kind of cross-site-scripting (XSS) attack that allows client inputs to be stored and executed as server side scripts. RCE attacks often require coordination of multiple requests and manipulation of string and non-string inputs from the client side to nullify the access control protocol and induce unusual execution paths on the server side. We propose a path-and context-sensitive interprocedural analysis to detect RCE vulnerabilities. The analysis features a novel way of reasoning both the string and non-string behavior of a web application in a path sensitive fashion. It thoroughly handles the practical challenges entailed by modeling RCE attacks. We develop a prototype system and evaluate it on ten real-world PHP applications. We have identified 21 true RCE vulnerabilities, with 8 unreported before.","author":[{"dropping-particle":"","family":"Zheng","given":"Yunhui","non-dropping-particle":"","parse-names":false,"suffix":""},{"dropping-particle":"","family":"Zhang","given":"Xiangyu","non-dropping-particle":"","parse-names":false,"suffix":""}],"container-title":"2013 35th International Conference on Software Engineering (ICSE)","id":"ITEM-1","issued":{"date-parts":[["2013","5"]]},"note":"Developed a method for path and context sensitive static analysis. \n\nDetermined that RCE vulnerability hard to detect statically because of analyzing strings, difficulty solving string and non string constratints. \n\nFP rate of 21%, identified 21 RCE vulnerabilities w/no false negatives 13 known and 8 unknown","page":"652-661","publisher":"IEEE","title":"Path sensitive static analysis of web applications for remote code execution vulnerability detection","type":"paper-conference"},"uris":["http://www.mendeley.com/documents/?uuid=a7a09812-691f-3fbd-8feb-0e22daee75d4"]}],"mendeley":{"formattedCitation":"[14]","plainTextFormattedCitation":"[14]","previouslyFormattedCitation":"[14]"},"properties":{"noteIndex":0},"schema":"https://github.com/citation-style-language/schema/raw/master/csl-citation.json"}</w:instrText>
            </w:r>
            <w:r w:rsidRPr="00603EF2">
              <w:rPr>
                <w:rFonts w:ascii="Times New Roman" w:hAnsi="Times New Roman" w:cs="Times New Roman"/>
                <w:sz w:val="20"/>
                <w:szCs w:val="20"/>
              </w:rPr>
              <w:fldChar w:fldCharType="separate"/>
            </w:r>
            <w:r w:rsidR="00AC539D" w:rsidRPr="00603EF2">
              <w:rPr>
                <w:rFonts w:ascii="Times New Roman" w:hAnsi="Times New Roman" w:cs="Times New Roman"/>
                <w:noProof/>
                <w:sz w:val="20"/>
                <w:szCs w:val="20"/>
              </w:rPr>
              <w:t>[14]</w:t>
            </w:r>
            <w:r w:rsidRPr="00603EF2">
              <w:rPr>
                <w:rFonts w:ascii="Times New Roman" w:hAnsi="Times New Roman" w:cs="Times New Roman"/>
                <w:sz w:val="20"/>
                <w:szCs w:val="20"/>
              </w:rPr>
              <w:fldChar w:fldCharType="end"/>
            </w:r>
          </w:p>
        </w:tc>
        <w:tc>
          <w:tcPr>
            <w:tcW w:w="1710" w:type="dxa"/>
            <w:hideMark/>
          </w:tcPr>
          <w:p w:rsidR="00C915F1" w:rsidRPr="00603EF2" w:rsidRDefault="00C915F1" w:rsidP="003B7D65">
            <w:pPr>
              <w:spacing w:line="360" w:lineRule="auto"/>
              <w:rPr>
                <w:rFonts w:ascii="Times New Roman" w:hAnsi="Times New Roman" w:cs="Times New Roman"/>
                <w:sz w:val="20"/>
                <w:szCs w:val="20"/>
              </w:rPr>
            </w:pPr>
            <w:r w:rsidRPr="00603EF2">
              <w:rPr>
                <w:rFonts w:ascii="Times New Roman" w:hAnsi="Times New Roman" w:cs="Times New Roman"/>
                <w:sz w:val="20"/>
                <w:szCs w:val="20"/>
              </w:rPr>
              <w:t>Path Sensitive                                 Context Sensitive</w:t>
            </w:r>
          </w:p>
        </w:tc>
        <w:tc>
          <w:tcPr>
            <w:tcW w:w="1080" w:type="dxa"/>
            <w:hideMark/>
          </w:tcPr>
          <w:p w:rsidR="00C915F1" w:rsidRPr="00603EF2" w:rsidRDefault="00C915F1" w:rsidP="003B7D65">
            <w:pPr>
              <w:spacing w:line="360" w:lineRule="auto"/>
              <w:rPr>
                <w:rFonts w:ascii="Times New Roman" w:hAnsi="Times New Roman" w:cs="Times New Roman"/>
                <w:sz w:val="20"/>
                <w:szCs w:val="20"/>
              </w:rPr>
            </w:pPr>
            <w:r w:rsidRPr="00603EF2">
              <w:rPr>
                <w:rFonts w:ascii="Times New Roman" w:hAnsi="Times New Roman" w:cs="Times New Roman"/>
                <w:sz w:val="20"/>
                <w:szCs w:val="20"/>
              </w:rPr>
              <w:t>Server Side</w:t>
            </w:r>
          </w:p>
        </w:tc>
      </w:tr>
      <w:tr w:rsidR="00C915F1" w:rsidRPr="00603EF2" w:rsidTr="00C915F1">
        <w:trPr>
          <w:trHeight w:val="750"/>
        </w:trPr>
        <w:tc>
          <w:tcPr>
            <w:tcW w:w="1435" w:type="dxa"/>
            <w:hideMark/>
          </w:tcPr>
          <w:p w:rsidR="00C915F1" w:rsidRPr="00603EF2" w:rsidRDefault="00C915F1" w:rsidP="003B7D65">
            <w:pPr>
              <w:spacing w:line="360" w:lineRule="auto"/>
              <w:rPr>
                <w:rFonts w:ascii="Times New Roman" w:hAnsi="Times New Roman" w:cs="Times New Roman"/>
                <w:sz w:val="20"/>
                <w:szCs w:val="20"/>
              </w:rPr>
            </w:pPr>
            <w:proofErr w:type="spellStart"/>
            <w:r w:rsidRPr="00603EF2">
              <w:rPr>
                <w:rFonts w:ascii="Times New Roman" w:hAnsi="Times New Roman" w:cs="Times New Roman"/>
                <w:sz w:val="20"/>
                <w:szCs w:val="20"/>
              </w:rPr>
              <w:t>Steinhauser</w:t>
            </w:r>
            <w:proofErr w:type="spellEnd"/>
            <w:r w:rsidRPr="00603EF2">
              <w:rPr>
                <w:rFonts w:ascii="Times New Roman" w:hAnsi="Times New Roman" w:cs="Times New Roman"/>
                <w:sz w:val="20"/>
                <w:szCs w:val="20"/>
              </w:rPr>
              <w:t xml:space="preserve"> and Gauthier </w:t>
            </w:r>
            <w:r w:rsidRPr="00603EF2">
              <w:rPr>
                <w:rFonts w:ascii="Times New Roman" w:hAnsi="Times New Roman" w:cs="Times New Roman"/>
                <w:sz w:val="20"/>
                <w:szCs w:val="20"/>
              </w:rPr>
              <w:fldChar w:fldCharType="begin" w:fldLock="1"/>
            </w:r>
            <w:r w:rsidR="00AC539D" w:rsidRPr="00603EF2">
              <w:rPr>
                <w:rFonts w:ascii="Times New Roman" w:hAnsi="Times New Roman" w:cs="Times New Roman"/>
                <w:sz w:val="20"/>
                <w:szCs w:val="20"/>
              </w:rPr>
              <w:instrText>ADDIN CSL_CITATION {"citationItems":[{"id":"ITEM-1","itemData":{"DOI":"10.1145/2993600.2993606","ISBN":"9781450345743","abstract":"JSPChecker is a static analysis tool that detects context-sensitive cross-site scripting vulnerabilities in legacy web applications. While cross-site scripting flaws can be mitigated through sanitisation, a process that removes dangerous characters from input values, proper sanitisation requires knowledge about the output context of input values. Indeed, web pages are built using a mix of different languages (e.g. HTML, CSS, JavaScript and others) that call for different sanitisation routines. Context-sensitive cross-site scripting vulnerabilities occur when there is a mismatch between sanitisation routines and output contexts. JSPChecker uses data-flow analysis to track the sanitisa-tion routines that are applied to an input value, a combination of string analysis and fault-tolerant parsing to approximate the output context of sanitised values, and uses this information to detect context-sensitive cross-site scripting vulnerabilities. We demonstrate the effectiveness of our approach by analysing five open-source applications and showing how JSPChecker can identify several context-sensitive XSS flaws in real world applications with a precision ranging from 96% to 100%.","author":[{"dropping-particle":"","family":"Steinhauser","given":"Antonin","non-dropping-particle":"","parse-names":false,"suffix":""},{"dropping-particle":"","family":"Gauthier","given":"François","non-dropping-particle":"","parse-names":false,"suffix":""}],"container-title":"Proceedings of the 2016 ACM Workshop on Programming Languages and Analysis for Security - PLAS'16","id":"ITEM-1","issued":{"date-parts":[["2016"]]},"note":"context sensitive XSS vulnerabilities occur when there is a discrepancy between input sanitization and output context. \n\nDeveloped a new algorithm that utilizes data flow analysis, static string analysis, and fault tolerant parsing (allows for recovery from HTML syntax errors). \n\nTracks data flow through sanitisation with a static analysis framework Then generates HTML page approximations, then uses parsers to detect any mismatches (XSS vulnerabilities)","page":"57-68","title":"JSPChecker: Static Detection of Context-Sensitive Cross-Site Scripting Flaws in Legacy Web Applications","type":"paper-conference"},"uris":["http://www.mendeley.com/documents/?uuid=ccb876a4-1d2a-392f-91aa-b7c3ddce6812"]}],"mendeley":{"formattedCitation":"[4]","plainTextFormattedCitation":"[4]","previouslyFormattedCitation":"[4]"},"properties":{"noteIndex":0},"schema":"https://github.com/citation-style-language/schema/raw/master/csl-citation.json"}</w:instrText>
            </w:r>
            <w:r w:rsidRPr="00603EF2">
              <w:rPr>
                <w:rFonts w:ascii="Times New Roman" w:hAnsi="Times New Roman" w:cs="Times New Roman"/>
                <w:sz w:val="20"/>
                <w:szCs w:val="20"/>
              </w:rPr>
              <w:fldChar w:fldCharType="separate"/>
            </w:r>
            <w:r w:rsidRPr="00603EF2">
              <w:rPr>
                <w:rFonts w:ascii="Times New Roman" w:hAnsi="Times New Roman" w:cs="Times New Roman"/>
                <w:noProof/>
                <w:sz w:val="20"/>
                <w:szCs w:val="20"/>
              </w:rPr>
              <w:t>[4]</w:t>
            </w:r>
            <w:r w:rsidRPr="00603EF2">
              <w:rPr>
                <w:rFonts w:ascii="Times New Roman" w:hAnsi="Times New Roman" w:cs="Times New Roman"/>
                <w:sz w:val="20"/>
                <w:szCs w:val="20"/>
              </w:rPr>
              <w:fldChar w:fldCharType="end"/>
            </w:r>
          </w:p>
        </w:tc>
        <w:tc>
          <w:tcPr>
            <w:tcW w:w="1710" w:type="dxa"/>
            <w:hideMark/>
          </w:tcPr>
          <w:p w:rsidR="00C915F1" w:rsidRPr="00603EF2" w:rsidRDefault="00C915F1" w:rsidP="003B7D65">
            <w:pPr>
              <w:spacing w:line="360" w:lineRule="auto"/>
              <w:rPr>
                <w:rFonts w:ascii="Times New Roman" w:hAnsi="Times New Roman" w:cs="Times New Roman"/>
                <w:sz w:val="20"/>
                <w:szCs w:val="20"/>
              </w:rPr>
            </w:pPr>
            <w:r w:rsidRPr="00603EF2">
              <w:rPr>
                <w:rFonts w:ascii="Times New Roman" w:hAnsi="Times New Roman" w:cs="Times New Roman"/>
                <w:sz w:val="20"/>
                <w:szCs w:val="20"/>
              </w:rPr>
              <w:t>Context Sensitive</w:t>
            </w:r>
          </w:p>
        </w:tc>
        <w:tc>
          <w:tcPr>
            <w:tcW w:w="1080" w:type="dxa"/>
            <w:hideMark/>
          </w:tcPr>
          <w:p w:rsidR="00C915F1" w:rsidRPr="00603EF2" w:rsidRDefault="00C915F1" w:rsidP="003B7D65">
            <w:pPr>
              <w:spacing w:line="360" w:lineRule="auto"/>
              <w:rPr>
                <w:rFonts w:ascii="Times New Roman" w:hAnsi="Times New Roman" w:cs="Times New Roman"/>
                <w:sz w:val="20"/>
                <w:szCs w:val="20"/>
              </w:rPr>
            </w:pPr>
            <w:r w:rsidRPr="00603EF2">
              <w:rPr>
                <w:rFonts w:ascii="Times New Roman" w:hAnsi="Times New Roman" w:cs="Times New Roman"/>
                <w:sz w:val="20"/>
                <w:szCs w:val="20"/>
              </w:rPr>
              <w:t>Server Side</w:t>
            </w:r>
          </w:p>
        </w:tc>
      </w:tr>
    </w:tbl>
    <w:p w:rsidR="00611450" w:rsidRPr="00603EF2" w:rsidRDefault="00611450" w:rsidP="00575A13">
      <w:pPr>
        <w:spacing w:line="360" w:lineRule="auto"/>
        <w:jc w:val="both"/>
        <w:rPr>
          <w:rFonts w:ascii="Times New Roman" w:hAnsi="Times New Roman" w:cs="Times New Roman"/>
          <w:sz w:val="20"/>
          <w:szCs w:val="20"/>
        </w:rPr>
      </w:pPr>
    </w:p>
    <w:p w:rsidR="00245A99" w:rsidRPr="00381E3C" w:rsidRDefault="00603EF2" w:rsidP="00575A13">
      <w:pPr>
        <w:spacing w:line="360" w:lineRule="auto"/>
        <w:jc w:val="both"/>
        <w:rPr>
          <w:rFonts w:ascii="Times New Roman" w:hAnsi="Times New Roman" w:cs="Times New Roman"/>
          <w:b/>
          <w:sz w:val="28"/>
          <w:szCs w:val="28"/>
        </w:rPr>
      </w:pPr>
      <w:r w:rsidRPr="00381E3C">
        <w:rPr>
          <w:rFonts w:ascii="Times New Roman" w:hAnsi="Times New Roman" w:cs="Times New Roman"/>
          <w:b/>
          <w:sz w:val="28"/>
          <w:szCs w:val="28"/>
        </w:rPr>
        <w:t xml:space="preserve">Research </w:t>
      </w:r>
      <w:r w:rsidR="00052D5C" w:rsidRPr="00381E3C">
        <w:rPr>
          <w:rFonts w:ascii="Times New Roman" w:hAnsi="Times New Roman" w:cs="Times New Roman"/>
          <w:b/>
          <w:sz w:val="28"/>
          <w:szCs w:val="28"/>
        </w:rPr>
        <w:t>Methodology</w:t>
      </w:r>
    </w:p>
    <w:p w:rsidR="00395BED" w:rsidRDefault="00603EF2" w:rsidP="00575A13">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Given the high propensity of static analysis to have false positives, </w:t>
      </w:r>
      <w:r w:rsidR="00EB3FFC">
        <w:rPr>
          <w:rFonts w:ascii="Times New Roman" w:hAnsi="Times New Roman" w:cs="Times New Roman"/>
          <w:sz w:val="20"/>
          <w:szCs w:val="20"/>
        </w:rPr>
        <w:t xml:space="preserve">an approach should be developed that is as precise as possible. Static analysis alone cannot identify all vulnerabilities precisely so it will need to be a hybrid analysis approach of both static and some form of dynamic string and taint analysis </w:t>
      </w:r>
      <w:r w:rsidR="00EB3FFC">
        <w:rPr>
          <w:rFonts w:ascii="Times New Roman" w:hAnsi="Times New Roman" w:cs="Times New Roman"/>
          <w:sz w:val="20"/>
          <w:szCs w:val="20"/>
        </w:rPr>
        <w:fldChar w:fldCharType="begin" w:fldLock="1"/>
      </w:r>
      <w:r w:rsidR="001349A1">
        <w:rPr>
          <w:rFonts w:ascii="Times New Roman" w:hAnsi="Times New Roman" w:cs="Times New Roman"/>
          <w:sz w:val="20"/>
          <w:szCs w:val="20"/>
        </w:rPr>
        <w:instrText>ADDIN CSL_CITATION {"citationItems":[{"id":"ITEM-1","itemData":{"DOI":"10.1109/ICSE.2013.6606611","ISBN":"978-1-4673-3076-3","abstract":"Remote code execution (RCE) attacks are one of the most prominent security threats for web applications. It is a special kind of cross-site-scripting (XSS) attack that allows client inputs to be stored and executed as server side scripts. RCE attacks often require coordination of multiple requests and manipulation of string and non-string inputs from the client side to nullify the access control protocol and induce unusual execution paths on the server side. We propose a path-and context-sensitive interprocedural analysis to detect RCE vulnerabilities. The analysis features a novel way of reasoning both the string and non-string behavior of a web application in a path sensitive fashion. It thoroughly handles the practical challenges entailed by modeling RCE attacks. We develop a prototype system and evaluate it on ten real-world PHP applications. We have identified 21 true RCE vulnerabilities, with 8 unreported before.","author":[{"dropping-particle":"","family":"Zheng","given":"Yunhui","non-dropping-particle":"","parse-names":false,"suffix":""},{"dropping-particle":"","family":"Zhang","given":"Xiangyu","non-dropping-particle":"","parse-names":false,"suffix":""}],"container-title":"2013 35th International Conference on Software Engineering (ICSE)","id":"ITEM-1","issued":{"date-parts":[["2013","5"]]},"note":"Developed a method for path and context sensitive static analysis. \n\nDetermined that RCE vulnerability hard to detect statically because of analyzing strings, difficulty solving string and non string constratints. \n\nFP rate of 21%, identified 21 RCE vulnerabilities w/no false negatives 13 known and 8 unknown","page":"652-661","publisher":"IEEE","title":"Path sensitive static analysis of web applications for remote code execution vulnerability detection","type":"paper-conference"},"uris":["http://www.mendeley.com/documents/?uuid=a7a09812-691f-3fbd-8feb-0e22daee75d4"]}],"mendeley":{"formattedCitation":"[14]","plainTextFormattedCitation":"[14]","previouslyFormattedCitation":"[14]"},"properties":{"noteIndex":0},"schema":"https://github.com/citation-style-language/schema/raw/master/csl-citation.json"}</w:instrText>
      </w:r>
      <w:r w:rsidR="00EB3FFC">
        <w:rPr>
          <w:rFonts w:ascii="Times New Roman" w:hAnsi="Times New Roman" w:cs="Times New Roman"/>
          <w:sz w:val="20"/>
          <w:szCs w:val="20"/>
        </w:rPr>
        <w:fldChar w:fldCharType="separate"/>
      </w:r>
      <w:r w:rsidR="00EB3FFC" w:rsidRPr="00EB3FFC">
        <w:rPr>
          <w:rFonts w:ascii="Times New Roman" w:hAnsi="Times New Roman" w:cs="Times New Roman"/>
          <w:noProof/>
          <w:sz w:val="20"/>
          <w:szCs w:val="20"/>
        </w:rPr>
        <w:t>[14]</w:t>
      </w:r>
      <w:r w:rsidR="00EB3FFC">
        <w:rPr>
          <w:rFonts w:ascii="Times New Roman" w:hAnsi="Times New Roman" w:cs="Times New Roman"/>
          <w:sz w:val="20"/>
          <w:szCs w:val="20"/>
        </w:rPr>
        <w:fldChar w:fldCharType="end"/>
      </w:r>
      <w:r w:rsidR="00F717BB">
        <w:rPr>
          <w:rFonts w:ascii="Times New Roman" w:hAnsi="Times New Roman" w:cs="Times New Roman"/>
          <w:sz w:val="20"/>
          <w:szCs w:val="20"/>
        </w:rPr>
        <w:t xml:space="preserve">, </w:t>
      </w:r>
      <w:r w:rsidR="00EB3FFC">
        <w:rPr>
          <w:rFonts w:ascii="Times New Roman" w:hAnsi="Times New Roman" w:cs="Times New Roman"/>
          <w:sz w:val="20"/>
          <w:szCs w:val="20"/>
        </w:rPr>
        <w:t xml:space="preserve">. </w:t>
      </w:r>
    </w:p>
    <w:p w:rsidR="00B87AF1" w:rsidRDefault="00196EF2" w:rsidP="00575A13">
      <w:pPr>
        <w:spacing w:line="360" w:lineRule="auto"/>
        <w:jc w:val="both"/>
        <w:rPr>
          <w:rFonts w:ascii="Times New Roman" w:hAnsi="Times New Roman" w:cs="Times New Roman"/>
          <w:sz w:val="20"/>
          <w:szCs w:val="20"/>
        </w:rPr>
      </w:pPr>
      <w:r>
        <w:rPr>
          <w:rFonts w:ascii="Times New Roman" w:hAnsi="Times New Roman" w:cs="Times New Roman"/>
          <w:sz w:val="20"/>
          <w:szCs w:val="20"/>
        </w:rPr>
        <w:t>One method of approach to help with this problem is to aggregate the approaches of the research discussed in the previous section. An approach that is context sensitive, pat</w:t>
      </w:r>
      <w:r w:rsidR="001349A1">
        <w:rPr>
          <w:rFonts w:ascii="Times New Roman" w:hAnsi="Times New Roman" w:cs="Times New Roman"/>
          <w:sz w:val="20"/>
          <w:szCs w:val="20"/>
        </w:rPr>
        <w:t xml:space="preserve">h insensitive, and flow insensitive would lend itself to results that are more precise </w:t>
      </w:r>
      <w:r w:rsidR="001349A1">
        <w:rPr>
          <w:rFonts w:ascii="Times New Roman" w:hAnsi="Times New Roman" w:cs="Times New Roman"/>
          <w:sz w:val="20"/>
          <w:szCs w:val="20"/>
        </w:rPr>
        <w:fldChar w:fldCharType="begin" w:fldLock="1"/>
      </w:r>
      <w:r w:rsidR="0071386D">
        <w:rPr>
          <w:rFonts w:ascii="Times New Roman" w:hAnsi="Times New Roman" w:cs="Times New Roman"/>
          <w:sz w:val="20"/>
          <w:szCs w:val="20"/>
        </w:rPr>
        <w:instrText>ADDIN CSL_CITATION {"citationItems":[{"id":"ITEM-1","itemData":{"DOI":"10.1109/ICRAIE.2014.6909173","ISBN":"978-1-4799-4040-0","author":[{"dropping-particle":"","family":"Gupta","given":"Mukesh Kumar","non-dropping-particle":"","parse-names":false,"suffix":""},{"dropping-particle":"","family":"Govil","given":"M.C.","non-dropping-particle":"","parse-names":false,"suffix":""},{"dropping-particle":"","family":"Singh","given":"Girdhari","non-dropping-particle":"","parse-names":false,"suffix":""}],"container-title":"International Conference on Recent Advances and Innovations in Engineering (ICRAIE-2014)","id":"ITEM-1","issued":{"date-parts":[["2014","5"]]},"page":"1-5","publisher":"IEEE","title":"Static analysis approaches to detect SQL injection and cross site scripting vulnerabilities in web applications: A survey","type":"paper-conference"},"uris":["http://www.mendeley.com/documents/?uuid=ab7598b9-6c94-3749-9c0f-0aa3ccb25c37"]},{"id":"ITEM-2","itemData":{"DOI":"10.3233/JCS-2009-0385","ISBN":"0769525741","ISSN":"0926227X","PMID":"52929755","abstract":"The number and the importance of web applications have increased rapidly over the last years. At the same time, the quantity and impact of security vulnerabilities in such applications have grown as well. Since manual code reviews are time-consuming, error-prone and costly, the need for automated solutions has become evident. In this paper, we address the problem of vulnerable web applications by means of static source code analysis. More precisely, we use flow-sensitive, interprocedural and context-sensitive data flow analysis to discover vulnerable points in a program. In addition to the taint analysis at the core of our engine, we employ a precise alias analysis targeted at the unique reference semantics commonly found in scripting languages. Moreover, we enhance the quality and quantity of the generated vulnerability reports by em- ploying an iterative two-phase algorithm for fast and precise resolution of file inclusions. The presented concepts are targeted at the general class of taint-style vulnerabilities and can be easily applied to the de- tection of vulnerability types such as SQL injection, cross-site scripting (XSS), and command injection. We implemented the presented concepts in Pixy, a high-precision static analysis tool aimed at detecting cross-site scripting and SQL injection vulnerabilities in PHP programs. To demonstrate the effectiveness of our techniques, we analyzed a number of popular, open-source web applications and discovered hun- dreds of previously unknown vulnerabilities. Both the high analysis speed as well as the low number of generated false positives show that our techniques can be used for conducting effective security audits.","author":[{"dropping-particle":"","family":"Jovanovic","given":"Nenad","non-dropping-particle":"","parse-names":false,"suffix":""},{"dropping-particle":"","family":"Kruegel","given":"Christopher","non-dropping-particle":"","parse-names":false,"suffix":""},{"dropping-particle":"","family":"Kirda","given":"Engin","non-dropping-particle":"","parse-names":false,"suffix":""}],"container-title":"Journal of Computer Security","id":"ITEM-2","issue":"5","issued":{"date-parts":[["2010"]]},"note":"cited by 664","page":"861-907","title":"Static analysis for detecting taint-style vulnerabilities in web applications","type":"article-journal","volume":"18"},"uris":["http://www.mendeley.com/documents/?uuid=f2d6f525-ca94-426b-b03f-5cf92d4f7872"]},{"id":"ITEM-3","itemData":{"DOI":"10.1109/ICSE.2013.6606610","ISBN":"9781467330763","ISSN":"02705257","abstract":"In previous work, we proposed a set of static attributes that characterize input validation and input sanitization code patterns. We showed that some of the proposed static attributes are significant predictors of SQL injection and cross site scripting vulnerabilities. Static attributes have the advantage of reflecting general properties of a program. Yet, dynamic attributes collected from execution traces may reflect more specific code characteristics that are complementary to static attributes. Hence, to improve our initial work, in this paper, we propose the use of dynamic attributes to complement static attributes in vulnerability prediction. Furthermore, since existing work relies on supervised learning, it is dependent on the availability of training data labeled with known vulnerabilities. This paper presents prediction models that are based on both classification and clustering in order to predict vulnerabilities, working in the presence or absence of labeled training data, respectively. In our experiments across six applications, our new supervised vulnerability predictors based on hybrid (static and dynamic) attributes achieved, on average, 90% recall and 85% precision, that is a sharp increase in recall when compared to static analysis-based predictions. Though not nearly as accurate, our unsupervised predictors based on clustering achieved, on average, 76% recall and 39% precision, thus suggesting they can be useful in the absence of labeled training data.","author":[{"dropping-particle":"","family":"Shar","given":"Lwin Khin","non-dropping-particle":"","parse-names":false,"suffix":""},{"dropping-particle":"","family":"Beng Kuan Tan","given":"Hee","non-dropping-particle":"","parse-names":false,"suffix":""},{"dropping-particle":"","family":"Briand","given":"Lionel C","non-dropping-particle":"","parse-names":false,"suffix":""}],"container-title":"Proceedings - International Conference on Software Engineering","id":"ITEM-3","issued":{"date-parts":[["2013"]]},"page":"642-651","title":"Mining SQL injection and cross site scripting vulnerabilities using hybrid program analysis","type":"paper-conference"},"uris":["http://www.mendeley.com/documents/?uuid=56247e1d-8cf8-395c-8f5c-ef04cb68ab34"]}],"mendeley":{"formattedCitation":"[3], [8], [9]","plainTextFormattedCitation":"[3], [8], [9]","previouslyFormattedCitation":"[3], [8], [9]"},"properties":{"noteIndex":0},"schema":"https://github.com/citation-style-language/schema/raw/master/csl-citation.json"}</w:instrText>
      </w:r>
      <w:r w:rsidR="001349A1">
        <w:rPr>
          <w:rFonts w:ascii="Times New Roman" w:hAnsi="Times New Roman" w:cs="Times New Roman"/>
          <w:sz w:val="20"/>
          <w:szCs w:val="20"/>
        </w:rPr>
        <w:fldChar w:fldCharType="separate"/>
      </w:r>
      <w:r w:rsidR="001349A1" w:rsidRPr="001349A1">
        <w:rPr>
          <w:rFonts w:ascii="Times New Roman" w:hAnsi="Times New Roman" w:cs="Times New Roman"/>
          <w:noProof/>
          <w:sz w:val="20"/>
          <w:szCs w:val="20"/>
        </w:rPr>
        <w:t>[3], [8], [9]</w:t>
      </w:r>
      <w:r w:rsidR="001349A1">
        <w:rPr>
          <w:rFonts w:ascii="Times New Roman" w:hAnsi="Times New Roman" w:cs="Times New Roman"/>
          <w:sz w:val="20"/>
          <w:szCs w:val="20"/>
        </w:rPr>
        <w:fldChar w:fldCharType="end"/>
      </w:r>
      <w:r w:rsidR="001349A1">
        <w:rPr>
          <w:rFonts w:ascii="Times New Roman" w:hAnsi="Times New Roman" w:cs="Times New Roman"/>
          <w:sz w:val="20"/>
          <w:szCs w:val="20"/>
        </w:rPr>
        <w:t>.</w:t>
      </w:r>
      <w:r w:rsidR="005C677D">
        <w:rPr>
          <w:rFonts w:ascii="Times New Roman" w:hAnsi="Times New Roman" w:cs="Times New Roman"/>
          <w:sz w:val="20"/>
          <w:szCs w:val="20"/>
        </w:rPr>
        <w:t xml:space="preserve"> Although this type of approach is more time consuming, given the advance in computer technology in the last decade, the time element should not be as large of a factor as it may have been several years ago. Additionally, this type of approach is required if we want to achieve a good level of precision.</w:t>
      </w:r>
      <w:r w:rsidR="00245A99">
        <w:rPr>
          <w:rFonts w:ascii="Times New Roman" w:hAnsi="Times New Roman" w:cs="Times New Roman"/>
          <w:sz w:val="20"/>
          <w:szCs w:val="20"/>
        </w:rPr>
        <w:t xml:space="preserve"> </w:t>
      </w:r>
    </w:p>
    <w:p w:rsidR="00C5582F" w:rsidRDefault="00EF593A" w:rsidP="00575A13">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To implements this approach will require several steps to be completed. The first step </w:t>
      </w:r>
      <w:r w:rsidR="0071386D">
        <w:rPr>
          <w:rFonts w:ascii="Times New Roman" w:hAnsi="Times New Roman" w:cs="Times New Roman"/>
          <w:sz w:val="20"/>
          <w:szCs w:val="20"/>
        </w:rPr>
        <w:t xml:space="preserve">for the context sensitive element, we would have to develop a method for sanitizing user provided strings before allowing them to propagate through the system, much like the approach used in </w:t>
      </w:r>
      <w:proofErr w:type="spellStart"/>
      <w:r w:rsidR="0071386D">
        <w:rPr>
          <w:rFonts w:ascii="Times New Roman" w:hAnsi="Times New Roman" w:cs="Times New Roman"/>
          <w:sz w:val="20"/>
          <w:szCs w:val="20"/>
        </w:rPr>
        <w:t>JSPChecker</w:t>
      </w:r>
      <w:proofErr w:type="spellEnd"/>
      <w:r w:rsidR="0071386D">
        <w:rPr>
          <w:rFonts w:ascii="Times New Roman" w:hAnsi="Times New Roman" w:cs="Times New Roman"/>
          <w:sz w:val="20"/>
          <w:szCs w:val="20"/>
        </w:rPr>
        <w:t xml:space="preserve"> </w:t>
      </w:r>
      <w:r w:rsidR="0071386D">
        <w:rPr>
          <w:rFonts w:ascii="Times New Roman" w:hAnsi="Times New Roman" w:cs="Times New Roman"/>
          <w:sz w:val="20"/>
          <w:szCs w:val="20"/>
        </w:rPr>
        <w:fldChar w:fldCharType="begin" w:fldLock="1"/>
      </w:r>
      <w:r w:rsidR="002E50DD">
        <w:rPr>
          <w:rFonts w:ascii="Times New Roman" w:hAnsi="Times New Roman" w:cs="Times New Roman"/>
          <w:sz w:val="20"/>
          <w:szCs w:val="20"/>
        </w:rPr>
        <w:instrText>ADDIN CSL_CITATION {"citationItems":[{"id":"ITEM-1","itemData":{"DOI":"10.1145/2993600.2993606","ISBN":"9781450345743","abstract":"JSPChecker is a static analysis tool that detects context-sensitive cross-site scripting vulnerabilities in legacy web applications. While cross-site scripting flaws can be mitigated through sanitisation, a process that removes dangerous characters from input values, proper sanitisation requires knowledge about the output context of input values. Indeed, web pages are built using a mix of different languages (e.g. HTML, CSS, JavaScript and others) that call for different sanitisation routines. Context-sensitive cross-site scripting vulnerabilities occur when there is a mismatch between sanitisation routines and output contexts. JSPChecker uses data-flow analysis to track the sanitisa-tion routines that are applied to an input value, a combination of string analysis and fault-tolerant parsing to approximate the output context of sanitised values, and uses this information to detect context-sensitive cross-site scripting vulnerabilities. We demonstrate the effectiveness of our approach by analysing five open-source applications and showing how JSPChecker can identify several context-sensitive XSS flaws in real world applications with a precision ranging from 96% to 100%.","author":[{"dropping-particle":"","family":"Steinhauser","given":"Antonin","non-dropping-particle":"","parse-names":false,"suffix":""},{"dropping-particle":"","family":"Gauthier","given":"François","non-dropping-particle":"","parse-names":false,"suffix":""}],"container-title":"Proceedings of the 2016 ACM Workshop on Programming Languages and Analysis for Security - PLAS'16","id":"ITEM-1","issued":{"date-parts":[["2016"]]},"note":"context sensitive XSS vulnerabilities occur when there is a discrepancy between input sanitization and output context. \n\nDeveloped a new algorithm that utilizes data flow analysis, static string analysis, and fault tolerant parsing (allows for recovery from HTML syntax errors). \n\nTracks data flow through sanitisation with a static analysis framework Then generates HTML page approximations, then uses parsers to detect any mismatches (XSS vulnerabilities)","page":"57-68","title":"JSPChecker: Static Detection of Context-Sensitive Cross-Site Scripting Flaws in Legacy Web Applications","type":"paper-conference"},"uris":["http://www.mendeley.com/documents/?uuid=ccb876a4-1d2a-392f-91aa-b7c3ddce6812"]}],"mendeley":{"formattedCitation":"[4]","plainTextFormattedCitation":"[4]","previouslyFormattedCitation":"[4]"},"properties":{"noteIndex":0},"schema":"https://github.com/citation-style-language/schema/raw/master/csl-citation.json"}</w:instrText>
      </w:r>
      <w:r w:rsidR="0071386D">
        <w:rPr>
          <w:rFonts w:ascii="Times New Roman" w:hAnsi="Times New Roman" w:cs="Times New Roman"/>
          <w:sz w:val="20"/>
          <w:szCs w:val="20"/>
        </w:rPr>
        <w:fldChar w:fldCharType="separate"/>
      </w:r>
      <w:r w:rsidR="0071386D" w:rsidRPr="0071386D">
        <w:rPr>
          <w:rFonts w:ascii="Times New Roman" w:hAnsi="Times New Roman" w:cs="Times New Roman"/>
          <w:noProof/>
          <w:sz w:val="20"/>
          <w:szCs w:val="20"/>
        </w:rPr>
        <w:t>[4]</w:t>
      </w:r>
      <w:r w:rsidR="0071386D">
        <w:rPr>
          <w:rFonts w:ascii="Times New Roman" w:hAnsi="Times New Roman" w:cs="Times New Roman"/>
          <w:sz w:val="20"/>
          <w:szCs w:val="20"/>
        </w:rPr>
        <w:fldChar w:fldCharType="end"/>
      </w:r>
      <w:r w:rsidR="0071386D">
        <w:rPr>
          <w:rFonts w:ascii="Times New Roman" w:hAnsi="Times New Roman" w:cs="Times New Roman"/>
          <w:sz w:val="20"/>
          <w:szCs w:val="20"/>
        </w:rPr>
        <w:t xml:space="preserve">. Next, </w:t>
      </w:r>
      <w:r w:rsidR="004725B7">
        <w:rPr>
          <w:rFonts w:ascii="Times New Roman" w:hAnsi="Times New Roman" w:cs="Times New Roman"/>
          <w:sz w:val="20"/>
          <w:szCs w:val="20"/>
        </w:rPr>
        <w:t xml:space="preserve">we will need </w:t>
      </w:r>
      <w:r w:rsidR="004725B7">
        <w:rPr>
          <w:rFonts w:ascii="Times New Roman" w:hAnsi="Times New Roman" w:cs="Times New Roman"/>
          <w:sz w:val="20"/>
          <w:szCs w:val="20"/>
        </w:rPr>
        <w:t xml:space="preserve">to </w:t>
      </w:r>
      <w:r w:rsidR="0071386D">
        <w:rPr>
          <w:rFonts w:ascii="Times New Roman" w:hAnsi="Times New Roman" w:cs="Times New Roman"/>
          <w:sz w:val="20"/>
          <w:szCs w:val="20"/>
        </w:rPr>
        <w:t xml:space="preserve">develop constraints for both strings and non-strings that will allow for mathematically determining whether a string is valid or not. While it is difficult to implement these two types of constraints together, it is a vital step in detecting and preventing these vulnerabilities </w:t>
      </w:r>
      <w:r w:rsidR="0071386D">
        <w:rPr>
          <w:rFonts w:ascii="Times New Roman" w:hAnsi="Times New Roman" w:cs="Times New Roman"/>
          <w:sz w:val="20"/>
          <w:szCs w:val="20"/>
        </w:rPr>
        <w:fldChar w:fldCharType="begin" w:fldLock="1"/>
      </w:r>
      <w:r w:rsidR="0071386D">
        <w:rPr>
          <w:rFonts w:ascii="Times New Roman" w:hAnsi="Times New Roman" w:cs="Times New Roman"/>
          <w:sz w:val="20"/>
          <w:szCs w:val="20"/>
        </w:rPr>
        <w:instrText>ADDIN CSL_CITATION {"citationItems":[{"id":"ITEM-1","itemData":{"DOI":"10.1109/ICSE.2013.6606611","ISBN":"978-1-4673-3076-3","abstract":"Remote code execution (RCE) attacks are one of the most prominent security threats for web applications. It is a special kind of cross-site-scripting (XSS) attack that allows client inputs to be stored and executed as server side scripts. RCE attacks often require coordination of multiple requests and manipulation of string and non-string inputs from the client side to nullify the access control protocol and induce unusual execution paths on the server side. We propose a path-and context-sensitive interprocedural analysis to detect RCE vulnerabilities. The analysis features a novel way of reasoning both the string and non-string behavior of a web application in a path sensitive fashion. It thoroughly handles the practical challenges entailed by modeling RCE attacks. We develop a prototype system and evaluate it on ten real-world PHP applications. We have identified 21 true RCE vulnerabilities, with 8 unreported before.","author":[{"dropping-particle":"","family":"Zheng","given":"Yunhui","non-dropping-particle":"","parse-names":false,"suffix":""},{"dropping-particle":"","family":"Zhang","given":"Xiangyu","non-dropping-particle":"","parse-names":false,"suffix":""}],"container-title":"2013 35th International Conference on Software Engineering (ICSE)","id":"ITEM-1","issued":{"date-parts":[["2013","5"]]},"note":"Developed a method for path and context sensitive static analysis. \n\nDetermined that RCE vulnerability hard to detect statically because of analyzing strings, difficulty solving string and non string constratints. \n\nFP rate of 21%, identified 21 RCE vulnerabilities w/no false negatives 13 known and 8 unknown","page":"652-661","publisher":"IEEE","title":"Path sensitive static analysis of web applications for remote code execution vulnerability detection","type":"paper-conference"},"uris":["http://www.mendeley.com/documents/?uuid=a7a09812-691f-3fbd-8feb-0e22daee75d4"]}],"mendeley":{"formattedCitation":"[14]","plainTextFormattedCitation":"[14]","previouslyFormattedCitation":"[14]"},"properties":{"noteIndex":0},"schema":"https://github.com/citation-style-language/schema/raw/master/csl-citation.json"}</w:instrText>
      </w:r>
      <w:r w:rsidR="0071386D">
        <w:rPr>
          <w:rFonts w:ascii="Times New Roman" w:hAnsi="Times New Roman" w:cs="Times New Roman"/>
          <w:sz w:val="20"/>
          <w:szCs w:val="20"/>
        </w:rPr>
        <w:fldChar w:fldCharType="separate"/>
      </w:r>
      <w:r w:rsidR="0071386D" w:rsidRPr="0071386D">
        <w:rPr>
          <w:rFonts w:ascii="Times New Roman" w:hAnsi="Times New Roman" w:cs="Times New Roman"/>
          <w:noProof/>
          <w:sz w:val="20"/>
          <w:szCs w:val="20"/>
        </w:rPr>
        <w:t>[14]</w:t>
      </w:r>
      <w:r w:rsidR="0071386D">
        <w:rPr>
          <w:rFonts w:ascii="Times New Roman" w:hAnsi="Times New Roman" w:cs="Times New Roman"/>
          <w:sz w:val="20"/>
          <w:szCs w:val="20"/>
        </w:rPr>
        <w:fldChar w:fldCharType="end"/>
      </w:r>
      <w:r w:rsidR="0071386D">
        <w:rPr>
          <w:rFonts w:ascii="Times New Roman" w:hAnsi="Times New Roman" w:cs="Times New Roman"/>
          <w:sz w:val="20"/>
          <w:szCs w:val="20"/>
        </w:rPr>
        <w:t>.</w:t>
      </w:r>
      <w:r w:rsidR="002E50DD">
        <w:rPr>
          <w:rFonts w:ascii="Times New Roman" w:hAnsi="Times New Roman" w:cs="Times New Roman"/>
          <w:sz w:val="20"/>
          <w:szCs w:val="20"/>
        </w:rPr>
        <w:t xml:space="preserve"> Additionally, to implement this step will also require developing a Context-Free Grammar for analyzing the strings, like the approaches used in </w:t>
      </w:r>
      <w:r w:rsidR="002E50DD">
        <w:rPr>
          <w:rFonts w:ascii="Times New Roman" w:hAnsi="Times New Roman" w:cs="Times New Roman"/>
          <w:sz w:val="20"/>
          <w:szCs w:val="20"/>
        </w:rPr>
        <w:fldChar w:fldCharType="begin" w:fldLock="1"/>
      </w:r>
      <w:r w:rsidR="002E50DD">
        <w:rPr>
          <w:rFonts w:ascii="Times New Roman" w:hAnsi="Times New Roman" w:cs="Times New Roman"/>
          <w:sz w:val="20"/>
          <w:szCs w:val="20"/>
        </w:rPr>
        <w:instrText>ADDIN CSL_CITATION {"citationItems":[{"id":"ITEM-1","itemData":{"DOI":"10.1145/1111320.1111070","ISBN":"1595930272","ISSN":"03621340","abstract":"Web applications typically interact with a back-end database to retrieve persistent data and then present the data to the user as dynamically generated output, such as HTML web pages. However, this interaction is commonly done through a low-level API by dynamically constructing query strings within a general-purpose programming language, such as Java. This low-level interaction is ad hoc because it does not take into account the structure of the output language. Accordingly, user inputs are treated as isolated lexical entities which, if not properly sanitized, can cause the web application to generate unintended output. This is called a command injection attack, which poses a serious threat to web application security. This paper presents the first formal definition of command injection attacks in the context of web applications, and gives a sound and complete algorithm for preventing them based on context-free grammars and compiler parsing techniques. Our key observation is that, for an attack to succeed, the input that gets propagated into the database query or the output document must change the intended syntactic structure of the query or document. Our definition and algorithm are general and apply to many forms of command injection attacks. We validate our approach with SqlCheckS, an implementation for the setting of SQL command injection attacks. We evaluated SqlCheckS on real-world web applications with systematically compiled real-world attack data as input. SqlCheckS produced no false positives or false negatives, incurred low runtime overhead, and applied straightforwardly to web applications written in different languages.","author":[{"dropping-particle":"","family":"Su","given":"Zhendong","non-dropping-particle":"","parse-names":false,"suffix":""},{"dropping-particle":"","family":"Wassermann","given":"Gary","non-dropping-particle":"","parse-names":false,"suffix":""}],"container-title":"ACM SIGPLAN Notices","id":"ITEM-1","issue":"1","issued":{"date-parts":[["2006"]]},"page":"372-382","title":"The essence of command injection attacks in web applications","type":"article-journal","volume":"41"},"uris":["http://www.mendeley.com/documents/?uuid=7ace4baa-939e-4437-afbf-cd205bef026a"]},{"id":"ITEM-2","itemData":{"DOI":"10.1145/1368088.1368112","ISBN":"9781605580791","author":[{"dropping-particle":"","family":"Wassermann","given":"Gary","non-dropping-particle":"","parse-names":false,"suffix":""},{"dropping-particle":"","family":"Su","given":"Zhendong","non-dropping-particle":"","parse-names":false,"suffix":""}],"container-title":"Proceedings of the 13th international conference on Software engineering - ICSE '08","id":"ITEM-2","issued":{"date-parts":[["2008"]]},"note":"cited by 398","page":"171","publisher":"ACM Press","publisher-place":"New York, New York, USA","title":"Static detection of cross-site scripting vulnerabilities","type":"paper-conference"},"uris":["http://www.mendeley.com/documents/?uuid=ace84bd4-4505-3cf2-9964-bcd7cbcb35ab"]},{"id":"ITEM-3","itemData":{"DOI":"10.1145/1328408.1328410","ISBN":"9781595939777","abstract":"SQL injection and cross-site scripting are two of the most common security vulnerabilities that plague web applications today. These and many others result from having unchecked data input reach security-sensitive operations. This paper describes a language called PQL (Program Query Language) that allows users to declare to specify information flow patterns succinctly and declaratively. We have developed a static context-sensitive, but flow-insensitive information flow tracking analysis that can be used to find all the vulnerabilities in a program. In the event that the analysis generates too many warnings, the result can be used to drive a model-checking system to analyze more precisely. Model checking is also used to automatically generate the input vectors that expose the vulnerability. Any remaining behavior these static analyses have not isolated may be checked dynamically. The results of the static analyses may be used to optimize these dynamic checks. Our experimental results indicate the language is expressive enough for describing a large number of vulnerabilities succinctly. We have analyzed over nine applications, detecting 30 serious security vulnerabilities. We were also able to automatically recover from attacks as they occurred using the dynamic checker.","author":[{"dropping-particle":"","family":"Lam","given":"Monica S","non-dropping-particle":"","parse-names":false,"suffix":""},{"dropping-particle":"","family":"Martin","given":"Michael","non-dropping-particle":"","parse-names":false,"suffix":""},{"dropping-particle":"","family":"Livshits","given":"Benjamin","non-dropping-particle":"","parse-names":false,"suffix":""},{"dropping-particle":"","family":"Whaley","given":"John","non-dropping-particle":"","parse-names":false,"suffix":""}],"container-title":"Proceedings of the 2008 ACM SIGPLAN symposium on Partial evaluation and semantics-based program manipulation - PEPM '08","id":"ITEM-3","issued":{"date-parts":[["2008"]]},"page":"3-12","publisher":"ACM Press","publisher-place":"New York, New York, USA","title":"Securing web applications with static and dynamic information flow tracking","type":"paper-conference"},"uris":["http://www.mendeley.com/documents/?uuid=5143f060-7c83-34ac-acb1-2d5b5bc9b790"]}],"mendeley":{"formattedCitation":"[1], [12], [13]","manualFormatting":"[1], [12], and [13]","plainTextFormattedCitation":"[1], [12], [13]","previouslyFormattedCitation":"[1], [12], [13]"},"properties":{"noteIndex":0},"schema":"https://github.com/citation-style-language/schema/raw/master/csl-citation.json"}</w:instrText>
      </w:r>
      <w:r w:rsidR="002E50DD">
        <w:rPr>
          <w:rFonts w:ascii="Times New Roman" w:hAnsi="Times New Roman" w:cs="Times New Roman"/>
          <w:sz w:val="20"/>
          <w:szCs w:val="20"/>
        </w:rPr>
        <w:fldChar w:fldCharType="separate"/>
      </w:r>
      <w:r w:rsidR="002E50DD" w:rsidRPr="002E50DD">
        <w:rPr>
          <w:rFonts w:ascii="Times New Roman" w:hAnsi="Times New Roman" w:cs="Times New Roman"/>
          <w:noProof/>
          <w:sz w:val="20"/>
          <w:szCs w:val="20"/>
        </w:rPr>
        <w:t>[1], [12],</w:t>
      </w:r>
      <w:r w:rsidR="002E50DD">
        <w:rPr>
          <w:rFonts w:ascii="Times New Roman" w:hAnsi="Times New Roman" w:cs="Times New Roman"/>
          <w:noProof/>
          <w:sz w:val="20"/>
          <w:szCs w:val="20"/>
        </w:rPr>
        <w:t xml:space="preserve"> and</w:t>
      </w:r>
      <w:r w:rsidR="002E50DD" w:rsidRPr="002E50DD">
        <w:rPr>
          <w:rFonts w:ascii="Times New Roman" w:hAnsi="Times New Roman" w:cs="Times New Roman"/>
          <w:noProof/>
          <w:sz w:val="20"/>
          <w:szCs w:val="20"/>
        </w:rPr>
        <w:t xml:space="preserve"> [13]</w:t>
      </w:r>
      <w:r w:rsidR="002E50DD">
        <w:rPr>
          <w:rFonts w:ascii="Times New Roman" w:hAnsi="Times New Roman" w:cs="Times New Roman"/>
          <w:sz w:val="20"/>
          <w:szCs w:val="20"/>
        </w:rPr>
        <w:fldChar w:fldCharType="end"/>
      </w:r>
      <w:r w:rsidR="002E50DD">
        <w:rPr>
          <w:rFonts w:ascii="Times New Roman" w:hAnsi="Times New Roman" w:cs="Times New Roman"/>
          <w:sz w:val="20"/>
          <w:szCs w:val="20"/>
        </w:rPr>
        <w:t>.</w:t>
      </w:r>
      <w:r w:rsidR="00C5582F">
        <w:rPr>
          <w:rFonts w:ascii="Times New Roman" w:hAnsi="Times New Roman" w:cs="Times New Roman"/>
          <w:sz w:val="20"/>
          <w:szCs w:val="20"/>
        </w:rPr>
        <w:t xml:space="preserve"> Additionally, we will want to perform a taint analysis on the code to determine where the spots are that might be vulnerable to SQLI or XSS attack </w:t>
      </w:r>
      <w:r w:rsidR="00C5582F">
        <w:rPr>
          <w:rFonts w:ascii="Times New Roman" w:hAnsi="Times New Roman" w:cs="Times New Roman"/>
          <w:sz w:val="20"/>
          <w:szCs w:val="20"/>
        </w:rPr>
        <w:fldChar w:fldCharType="begin" w:fldLock="1"/>
      </w:r>
      <w:r w:rsidR="00C5582F">
        <w:rPr>
          <w:rFonts w:ascii="Times New Roman" w:hAnsi="Times New Roman" w:cs="Times New Roman"/>
          <w:sz w:val="20"/>
          <w:szCs w:val="20"/>
        </w:rPr>
        <w:instrText>ADDIN CSL_CITATION {"citationItems":[{"id":"ITEM-1","itemData":{"DOI":"10.3233/JCS-2009-0385","ISBN":"0769525741","ISSN":"0926227X","PMID":"52929755","abstract":"The number and the importance of web applications have increased rapidly over the last years. At the same time, the quantity and impact of security vulnerabilities in such applications have grown as well. Since manual code reviews are time-consuming, error-prone and costly, the need for automated solutions has become evident. In this paper, we address the problem of vulnerable web applications by means of static source code analysis. More precisely, we use flow-sensitive, interprocedural and context-sensitive data flow analysis to discover vulnerable points in a program. In addition to the taint analysis at the core of our engine, we employ a precise alias analysis targeted at the unique reference semantics commonly found in scripting languages. Moreover, we enhance the quality and quantity of the generated vulnerability reports by em- ploying an iterative two-phase algorithm for fast and precise resolution of file inclusions. The presented concepts are targeted at the general class of taint-style vulnerabilities and can be easily applied to the de- tection of vulnerability types such as SQL injection, cross-site scripting (XSS), and command injection. We implemented the presented concepts in Pixy, a high-precision static analysis tool aimed at detecting cross-site scripting and SQL injection vulnerabilities in PHP programs. To demonstrate the effectiveness of our techniques, we analyzed a number of popular, open-source web applications and discovered hun- dreds of previously unknown vulnerabilities. Both the high analysis speed as well as the low number of generated false positives show that our techniques can be used for conducting effective security audits.","author":[{"dropping-particle":"","family":"Jovanovic","given":"Nenad","non-dropping-particle":"","parse-names":false,"suffix":""},{"dropping-particle":"","family":"Kruegel","given":"Christopher","non-dropping-particle":"","parse-names":false,"suffix":""},{"dropping-particle":"","family":"Kirda","given":"Engin","non-dropping-particle":"","parse-names":false,"suffix":""}],"container-title":"Journal of Computer Security","id":"ITEM-1","issue":"5","issued":{"date-parts":[["2010"]]},"note":"cited by 664","page":"861-907","title":"Static analysis for detecting taint-style vulnerabilities in web applications","type":"article-journal","volume":"18"},"uris":["http://www.mendeley.com/documents/?uuid=f2d6f525-ca94-426b-b03f-5cf92d4f7872"]},{"id":"ITEM-2","itemData":{"abstract":"Cross-site scripting (XSS) is an attack against web applications in which scripting code is injected into the output of an application that is then sent to a user's web browser. In the browser, this scripting code is executed and used to transfer sensitive data to a third party (i.e., the attacker). Currently, most approaches attempt to prevent XSS on the server side by inspecting and modifying the data that is exchanged between the web application and the user. Unfortunately , it is often the case that vulnerable applications are not fixed for a considerable amount of time, leaving the users vulnerable to attacks. The solution presented in this paper stops XSS attacks on the client side by tracking the flow of sensitive information inside the web browser. If sensitive information is about to be transferred to a third party, the user can decide if this should be permitted or not. As a result, the user has an additional protection layer when surfing the web, without solely depending on the security of the web application.","author":[{"dropping-particle":"","family":"Vogt","given":"Philipp","non-dropping-particle":"","parse-names":false,"suffix":""},{"dropping-particle":"","family":"Nentwich","given":"Florian","non-dropping-particle":"","parse-names":false,"suffix":""},{"dropping-particle":"","family":"Jovanovic","given":"Nenad","non-dropping-particle":"","parse-names":false,"suffix":""},{"dropping-particle":"","family":"Kirda","given":"Engin","non-dropping-particle":"","parse-names":false,"suffix":""},{"dropping-particle":"","family":"Kruegel","given":"Christopher","non-dropping-particle":"","parse-names":false,"suffix":""},{"dropping-particle":"","family":"Vigna","given":"Giovanni","non-dropping-particle":"","parse-names":false,"suffix":""}],"id":"ITEM-2","issued":{"date-parts":[["2007"]]},"note":"Cited by 590","title":"Cross-Site Scripting Prevention with Dynamic Data Tainting and Static Analysis","type":"report"},"uris":["http://www.mendeley.com/documents/?uuid=78730eab-193e-3eef-bfb6-d682ffb70b6a"]},{"id":"ITEM-3","itemData":{"DOI":"10.1109/SP.2006.29","ISBN":"0-7695-2574-1","abstract":"The number and the importance of Web applications have increased rapidly over the last years. At the same time, the quantity and impact of security vulnerabilities in such applications have grown as well. Since manual code reviews are time-consuming, error-prone and costly, the need for automated solutions has become evident. In this paper, we address the problem of vulnerable Web applications by means of static source code analysis. More precisely, we use flow-sensitive, interprocedural and context-sensitive dataflow analysis to discover vulnerable points in a program. In addition, alias and literal analysis are employed to improve the correctness and precision of the results. The presented concepts are targeted at the general class of taint-style vulnerabilities and can be applied to the detection of vulnerability types such as SQL injection, cross-site scripting, or command injection. Pixy, the open source prototype implementation of our concepts, is targeted at detecting cross-site scripting vulnerabilities in PHP scripts. Using our tool, we discovered and reported 15 previously unknown vulnerabilities in three Web applications, and reconstructed 36 known vulnerabilities in three other Web applications. The observed false positive rate is at around 50% (i.e., one false positive for each vulnerability) and therefore, low enough to permit effective security audits","author":[{"dropping-particle":"","family":"Jovanovic","given":"N.","non-dropping-particle":"","parse-names":false,"suffix":""},{"dropping-particle":"","family":"Kruegel","given":"C.","non-dropping-particle":"","parse-names":false,"suffix":""},{"dropping-particle":"","family":"Kirda","given":"E.","non-dropping-particle":"","parse-names":false,"suffix":""}],"container-title":"2006 IEEE Symposium on Security and Privacy (S&amp;P'06)","id":"ITEM-3","issued":{"date-parts":[["2006"]]},"note":"cited by 664","page":"6 pp.-263","publisher":"IEEE","title":"Pixy: a static analysis tool for detecting Web application vulnerabilities","type":"paper-conference"},"uris":["http://www.mendeley.com/documents/?uuid=ad7dd84f-1395-3909-826b-55cdca7d02eb"]}],"mendeley":{"formattedCitation":"[8], [10], [11]","plainTextFormattedCitation":"[8], [10], [11]","previouslyFormattedCitation":"[8], [10], [11]"},"properties":{"noteIndex":0},"schema":"https://github.com/citation-style-language/schema/raw/master/csl-citation.json"}</w:instrText>
      </w:r>
      <w:r w:rsidR="00C5582F">
        <w:rPr>
          <w:rFonts w:ascii="Times New Roman" w:hAnsi="Times New Roman" w:cs="Times New Roman"/>
          <w:sz w:val="20"/>
          <w:szCs w:val="20"/>
        </w:rPr>
        <w:fldChar w:fldCharType="separate"/>
      </w:r>
      <w:r w:rsidR="00C5582F" w:rsidRPr="00C5582F">
        <w:rPr>
          <w:rFonts w:ascii="Times New Roman" w:hAnsi="Times New Roman" w:cs="Times New Roman"/>
          <w:noProof/>
          <w:sz w:val="20"/>
          <w:szCs w:val="20"/>
        </w:rPr>
        <w:t>[8], [10], [11]</w:t>
      </w:r>
      <w:r w:rsidR="00C5582F">
        <w:rPr>
          <w:rFonts w:ascii="Times New Roman" w:hAnsi="Times New Roman" w:cs="Times New Roman"/>
          <w:sz w:val="20"/>
          <w:szCs w:val="20"/>
        </w:rPr>
        <w:fldChar w:fldCharType="end"/>
      </w:r>
      <w:r w:rsidR="00C5582F">
        <w:rPr>
          <w:rFonts w:ascii="Times New Roman" w:hAnsi="Times New Roman" w:cs="Times New Roman"/>
          <w:sz w:val="20"/>
          <w:szCs w:val="20"/>
        </w:rPr>
        <w:t xml:space="preserve">, </w:t>
      </w:r>
      <w:r w:rsidR="00C5582F">
        <w:rPr>
          <w:rFonts w:ascii="Times New Roman" w:hAnsi="Times New Roman" w:cs="Times New Roman"/>
          <w:sz w:val="20"/>
          <w:szCs w:val="20"/>
        </w:rPr>
        <w:fldChar w:fldCharType="begin" w:fldLock="1"/>
      </w:r>
      <w:r w:rsidR="00DB280E">
        <w:rPr>
          <w:rFonts w:ascii="Times New Roman" w:hAnsi="Times New Roman" w:cs="Times New Roman"/>
          <w:sz w:val="20"/>
          <w:szCs w:val="20"/>
        </w:rPr>
        <w:instrText>ADDIN CSL_CITATION {"citationItems":[{"id":"ITEM-1","itemData":{"DOI":"10.1109/ICSE.2009.5070521","ISBN":"9781424434527","ISSN":"02705257","abstract":"We present a technique for finding security vulnerabilities in Web applications. SQL injection (SQLI) and cross-site scripting (XSS) attacks are widespread forms of attack in which the attacker crafts the input to the application to access or modify user data and execute malicious code. In the most serious attacks (called second-order, or persistent, XSS), an attacker can corrupt a database so as to cause subsequent users to execute malicious code. This paper presents an automatic technique for creating inputs that expose SQLI and XSS vulnerabilities. The technique generates sample inputs, symbolically tracks taints through execution (including through database accesses), and mutates the inputs to produce concrete exploits. Ours is the first analysis of which we are aware that precisely addresses second-order XSS attacks. Our technique creates real attack vectors, has few false positives, incurs no runtime overhead for the deployed application, works without requiring modification of application code, and handles dynamic programming-language constructs. We implemented the technique for PHP, in a tool ARDILLA. We evaluated ARDILLA on five PHP applications and found 68 previously unknown vulnerabilities (23 SQLI, 33 first-order XSS, and 12 second-order XSS).","author":[{"dropping-particle":"","family":"Kiezun","given":"Adam","non-dropping-particle":"","parse-names":false,"suffix":""},{"dropping-particle":"","family":"Guo","given":"Philip J","non-dropping-particle":"","parse-names":false,"suffix":""},{"dropping-particle":"","family":"Jayaraman","given":"Karthick","non-dropping-particle":"","parse-names":false,"suffix":""},{"dropping-particle":"","family":"Ernst","given":"Michael D","non-dropping-particle":"","parse-names":false,"suffix":""}],"container-title":"Proceedings - International Conference on Software Engineering","id":"ITEM-1","issued":{"date-parts":[["2009"]]},"page":"199-209","publisher-place":"Vancouver, Canada","title":"Automatic creation of SQL injection and cross-site scripting attacks","type":"paper-conference"},"uris":["http://www.mendeley.com/documents/?uuid=d20595b2-f25b-37b6-8c6b-39f62705e097"]}],"mendeley":{"formattedCitation":"[15]","plainTextFormattedCitation":"[15]","previouslyFormattedCitation":"[15]"},"properties":{"noteIndex":0},"schema":"https://github.com/citation-style-language/schema/raw/master/csl-citation.json"}</w:instrText>
      </w:r>
      <w:r w:rsidR="00C5582F">
        <w:rPr>
          <w:rFonts w:ascii="Times New Roman" w:hAnsi="Times New Roman" w:cs="Times New Roman"/>
          <w:sz w:val="20"/>
          <w:szCs w:val="20"/>
        </w:rPr>
        <w:fldChar w:fldCharType="separate"/>
      </w:r>
      <w:r w:rsidR="00C5582F" w:rsidRPr="00C5582F">
        <w:rPr>
          <w:rFonts w:ascii="Times New Roman" w:hAnsi="Times New Roman" w:cs="Times New Roman"/>
          <w:noProof/>
          <w:sz w:val="20"/>
          <w:szCs w:val="20"/>
        </w:rPr>
        <w:t>[15]</w:t>
      </w:r>
      <w:r w:rsidR="00C5582F">
        <w:rPr>
          <w:rFonts w:ascii="Times New Roman" w:hAnsi="Times New Roman" w:cs="Times New Roman"/>
          <w:sz w:val="20"/>
          <w:szCs w:val="20"/>
        </w:rPr>
        <w:fldChar w:fldCharType="end"/>
      </w:r>
      <w:r w:rsidR="00C5582F">
        <w:rPr>
          <w:rFonts w:ascii="Times New Roman" w:hAnsi="Times New Roman" w:cs="Times New Roman"/>
          <w:sz w:val="20"/>
          <w:szCs w:val="20"/>
        </w:rPr>
        <w:t>.</w:t>
      </w:r>
      <w:r w:rsidR="007B09A9">
        <w:rPr>
          <w:rFonts w:ascii="Times New Roman" w:hAnsi="Times New Roman" w:cs="Times New Roman"/>
          <w:sz w:val="20"/>
          <w:szCs w:val="20"/>
        </w:rPr>
        <w:t xml:space="preserve"> From there, we would turn the </w:t>
      </w:r>
      <w:r w:rsidR="00F4101E">
        <w:rPr>
          <w:rFonts w:ascii="Times New Roman" w:hAnsi="Times New Roman" w:cs="Times New Roman"/>
          <w:sz w:val="20"/>
          <w:szCs w:val="20"/>
        </w:rPr>
        <w:t xml:space="preserve">Context-Free Grammar into a Finite State Machine in an approach similar to </w:t>
      </w:r>
      <w:r w:rsidR="00F4101E">
        <w:rPr>
          <w:rFonts w:ascii="Times New Roman" w:hAnsi="Times New Roman" w:cs="Times New Roman"/>
          <w:sz w:val="20"/>
          <w:szCs w:val="20"/>
        </w:rPr>
        <w:fldChar w:fldCharType="begin" w:fldLock="1"/>
      </w:r>
      <w:r w:rsidR="00F4101E">
        <w:rPr>
          <w:rFonts w:ascii="Times New Roman" w:hAnsi="Times New Roman" w:cs="Times New Roman"/>
          <w:sz w:val="20"/>
          <w:szCs w:val="20"/>
        </w:rPr>
        <w:instrText>ADDIN CSL_CITATION {"citationItems":[{"id":"ITEM-1","itemData":{"DOI":"10.1145/1368088.1368112","ISBN":"9781605580791","author":[{"dropping-particle":"","family":"Wassermann","given":"Gary","non-dropping-particle":"","parse-names":false,"suffix":""},{"dropping-particle":"","family":"Su","given":"Zhendong","non-dropping-particle":"","parse-names":false,"suffix":""}],"container-title":"Proceedings of the 13th international conference on Software engineering - ICSE '08","id":"ITEM-1","issued":{"date-parts":[["2008"]]},"note":"cited by 398","page":"171","publisher":"ACM Press","publisher-place":"New York, New York, USA","title":"Static detection of cross-site scripting vulnerabilities","type":"paper-conference"},"uris":["http://www.mendeley.com/documents/?uuid=ace84bd4-4505-3cf2-9964-bcd7cbcb35ab"]}],"mendeley":{"formattedCitation":"[12]","plainTextFormattedCitation":"[12]","previouslyFormattedCitation":"[12]"},"properties":{"noteIndex":0},"schema":"https://github.com/citation-style-language/schema/raw/master/csl-citation.json"}</w:instrText>
      </w:r>
      <w:r w:rsidR="00F4101E">
        <w:rPr>
          <w:rFonts w:ascii="Times New Roman" w:hAnsi="Times New Roman" w:cs="Times New Roman"/>
          <w:sz w:val="20"/>
          <w:szCs w:val="20"/>
        </w:rPr>
        <w:fldChar w:fldCharType="separate"/>
      </w:r>
      <w:r w:rsidR="00F4101E" w:rsidRPr="00F4101E">
        <w:rPr>
          <w:rFonts w:ascii="Times New Roman" w:hAnsi="Times New Roman" w:cs="Times New Roman"/>
          <w:noProof/>
          <w:sz w:val="20"/>
          <w:szCs w:val="20"/>
        </w:rPr>
        <w:t>[12]</w:t>
      </w:r>
      <w:r w:rsidR="00F4101E">
        <w:rPr>
          <w:rFonts w:ascii="Times New Roman" w:hAnsi="Times New Roman" w:cs="Times New Roman"/>
          <w:sz w:val="20"/>
          <w:szCs w:val="20"/>
        </w:rPr>
        <w:fldChar w:fldCharType="end"/>
      </w:r>
      <w:r w:rsidR="00F4101E">
        <w:rPr>
          <w:rFonts w:ascii="Times New Roman" w:hAnsi="Times New Roman" w:cs="Times New Roman"/>
          <w:sz w:val="20"/>
          <w:szCs w:val="20"/>
        </w:rPr>
        <w:t xml:space="preserve"> and </w:t>
      </w:r>
      <w:r w:rsidR="00F4101E">
        <w:rPr>
          <w:rFonts w:ascii="Times New Roman" w:hAnsi="Times New Roman" w:cs="Times New Roman"/>
          <w:sz w:val="20"/>
          <w:szCs w:val="20"/>
        </w:rPr>
        <w:fldChar w:fldCharType="begin" w:fldLock="1"/>
      </w:r>
      <w:r w:rsidR="00C5582F">
        <w:rPr>
          <w:rFonts w:ascii="Times New Roman" w:hAnsi="Times New Roman" w:cs="Times New Roman"/>
          <w:sz w:val="20"/>
          <w:szCs w:val="20"/>
        </w:rPr>
        <w:instrText>ADDIN CSL_CITATION {"citationItems":[{"id":"ITEM-1","itemData":{"DOI":"10.1145/1328408.1328410","ISBN":"9781595939777","abstract":"SQL injection and cross-site scripting are two of the most common security vulnerabilities that plague web applications today. These and many others result from having unchecked data input reach security-sensitive operations. This paper describes a language called PQL (Program Query Language) that allows users to declare to specify information flow patterns succinctly and declaratively. We have developed a static context-sensitive, but flow-insensitive information flow tracking analysis that can be used to find all the vulnerabilities in a program. In the event that the analysis generates too many warnings, the result can be used to drive a model-checking system to analyze more precisely. Model checking is also used to automatically generate the input vectors that expose the vulnerability. Any remaining behavior these static analyses have not isolated may be checked dynamically. The results of the static analyses may be used to optimize these dynamic checks. Our experimental results indicate the language is expressive enough for describing a large number of vulnerabilities succinctly. We have analyzed over nine applications, detecting 30 serious security vulnerabilities. We were also able to automatically recover from attacks as they occurred using the dynamic checker.","author":[{"dropping-particle":"","family":"Lam","given":"Monica S","non-dropping-particle":"","parse-names":false,"suffix":""},{"dropping-particle":"","family":"Martin","given":"Michael","non-dropping-particle":"","parse-names":false,"suffix":""},{"dropping-particle":"","family":"Livshits","given":"Benjamin","non-dropping-particle":"","parse-names":false,"suffix":""},{"dropping-particle":"","family":"Whaley","given":"John","non-dropping-particle":"","parse-names":false,"suffix":""}],"container-title":"Proceedings of the 2008 ACM SIGPLAN symposium on Partial evaluation and semantics-based program manipulation - PEPM '08","id":"ITEM-1","issued":{"date-parts":[["2008"]]},"page":"3-12","publisher":"ACM Press","publisher-place":"New York, New York, USA","title":"Securing web applications with static and dynamic information flow tracking","type":"paper-conference"},"uris":["http://www.mendeley.com/documents/?uuid=5143f060-7c83-34ac-acb1-2d5b5bc9b790"]}],"mendeley":{"formattedCitation":"[13]","plainTextFormattedCitation":"[13]","previouslyFormattedCitation":"[13]"},"properties":{"noteIndex":0},"schema":"https://github.com/citation-style-language/schema/raw/master/csl-citation.json"}</w:instrText>
      </w:r>
      <w:r w:rsidR="00F4101E">
        <w:rPr>
          <w:rFonts w:ascii="Times New Roman" w:hAnsi="Times New Roman" w:cs="Times New Roman"/>
          <w:sz w:val="20"/>
          <w:szCs w:val="20"/>
        </w:rPr>
        <w:fldChar w:fldCharType="separate"/>
      </w:r>
      <w:r w:rsidR="00F4101E" w:rsidRPr="00F4101E">
        <w:rPr>
          <w:rFonts w:ascii="Times New Roman" w:hAnsi="Times New Roman" w:cs="Times New Roman"/>
          <w:noProof/>
          <w:sz w:val="20"/>
          <w:szCs w:val="20"/>
        </w:rPr>
        <w:t>[13]</w:t>
      </w:r>
      <w:r w:rsidR="00F4101E">
        <w:rPr>
          <w:rFonts w:ascii="Times New Roman" w:hAnsi="Times New Roman" w:cs="Times New Roman"/>
          <w:sz w:val="20"/>
          <w:szCs w:val="20"/>
        </w:rPr>
        <w:fldChar w:fldCharType="end"/>
      </w:r>
      <w:r w:rsidR="00F47F3B">
        <w:rPr>
          <w:rFonts w:ascii="Times New Roman" w:hAnsi="Times New Roman" w:cs="Times New Roman"/>
          <w:sz w:val="20"/>
          <w:szCs w:val="20"/>
        </w:rPr>
        <w:t>, that would allow us to deterministically evaluate the input to check for malicious values.</w:t>
      </w:r>
      <w:r w:rsidR="0087610F">
        <w:rPr>
          <w:rFonts w:ascii="Times New Roman" w:hAnsi="Times New Roman" w:cs="Times New Roman"/>
          <w:sz w:val="20"/>
          <w:szCs w:val="20"/>
        </w:rPr>
        <w:t xml:space="preserve"> From there, we would be able to produce this as a result if it shows up as malicious.</w:t>
      </w:r>
    </w:p>
    <w:p w:rsidR="0087610F" w:rsidRPr="00381E3C" w:rsidRDefault="00C5582F" w:rsidP="00575A13">
      <w:pPr>
        <w:spacing w:line="360" w:lineRule="auto"/>
        <w:jc w:val="both"/>
        <w:rPr>
          <w:rFonts w:ascii="Times New Roman" w:hAnsi="Times New Roman" w:cs="Times New Roman"/>
          <w:b/>
          <w:sz w:val="28"/>
          <w:szCs w:val="28"/>
        </w:rPr>
      </w:pPr>
      <w:r w:rsidRPr="00381E3C">
        <w:rPr>
          <w:rFonts w:ascii="Times New Roman" w:hAnsi="Times New Roman" w:cs="Times New Roman"/>
          <w:b/>
          <w:sz w:val="28"/>
          <w:szCs w:val="28"/>
        </w:rPr>
        <w:t>Testing</w:t>
      </w:r>
    </w:p>
    <w:p w:rsidR="00C5582F" w:rsidRDefault="00C5582F" w:rsidP="00575A13">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The most common method for testing a tool for detecting these types of vulnerabilities is to </w:t>
      </w:r>
      <w:r w:rsidR="00DB280E">
        <w:rPr>
          <w:rFonts w:ascii="Times New Roman" w:hAnsi="Times New Roman" w:cs="Times New Roman"/>
          <w:sz w:val="20"/>
          <w:szCs w:val="20"/>
        </w:rPr>
        <w:t xml:space="preserve">evaluate the tool on a set of programs in which the exact XSS and SQLI vulnerabilities are well known in order to evaluate for false positives and negatives </w:t>
      </w:r>
      <w:r w:rsidR="00DB280E">
        <w:rPr>
          <w:rFonts w:ascii="Times New Roman" w:hAnsi="Times New Roman" w:cs="Times New Roman"/>
          <w:sz w:val="20"/>
          <w:szCs w:val="20"/>
        </w:rPr>
        <w:fldChar w:fldCharType="begin" w:fldLock="1"/>
      </w:r>
      <w:r w:rsidR="00DB280E">
        <w:rPr>
          <w:rFonts w:ascii="Times New Roman" w:hAnsi="Times New Roman" w:cs="Times New Roman"/>
          <w:sz w:val="20"/>
          <w:szCs w:val="20"/>
        </w:rPr>
        <w:instrText>ADDIN CSL_CITATION {"citationItems":[{"id":"ITEM-1","itemData":{"DOI":"10.1145/1111320.1111070","ISBN":"1595930272","ISSN":"03621340","abstract":"Web applications typically interact with a back-end database to retrieve persistent data and then present the data to the user as dynamically generated output, such as HTML web pages. However, this interaction is commonly done through a low-level API by dynamically constructing query strings within a general-purpose programming language, such as Java. This low-level interaction is ad hoc because it does not take into account the structure of the output language. Accordingly, user inputs are treated as isolated lexical entities which, if not properly sanitized, can cause the web application to generate unintended output. This is called a command injection attack, which poses a serious threat to web application security. This paper presents the first formal definition of command injection attacks in the context of web applications, and gives a sound and complete algorithm for preventing them based on context-free grammars and compiler parsing techniques. Our key observation is that, for an attack to succeed, the input that gets propagated into the database query or the output document must change the intended syntactic structure of the query or document. Our definition and algorithm are general and apply to many forms of command injection attacks. We validate our approach with SqlCheckS, an implementation for the setting of SQL command injection attacks. We evaluated SqlCheckS on real-world web applications with systematically compiled real-world attack data as input. SqlCheckS produced no false positives or false negatives, incurred low runtime overhead, and applied straightforwardly to web applications written in different languages.","author":[{"dropping-particle":"","family":"Su","given":"Zhendong","non-dropping-particle":"","parse-names":false,"suffix":""},{"dropping-particle":"","family":"Wassermann","given":"Gary","non-dropping-particle":"","parse-names":false,"suffix":""}],"container-title":"ACM SIGPLAN Notices","id":"ITEM-1","issue":"1","issued":{"date-parts":[["2006"]]},"page":"372-382","title":"The essence of command injection attacks in web applications","type":"article-journal","volume":"41"},"uris":["http://www.mendeley.com/documents/?uuid=7ace4baa-939e-4437-afbf-cd205bef026a"]},{"id":"ITEM-2","itemData":{"DOI":"10.1145/1368088.1368112","ISBN":"9781605580791","author":[{"dropping-particle":"","family":"Wassermann","given":"Gary","non-dropping-particle":"","parse-names":false,"suffix":""},{"dropping-particle":"","family":"Su","given":"Zhendong","non-dropping-particle":"","parse-names":false,"suffix":""}],"container-title":"Proceedings of the 13th international conference on Software engineering - ICSE '08","id":"ITEM-2","issued":{"date-parts":[["2008"]]},"note":"cited by 398","page":"171","publisher":"ACM Press","publisher-place":"New York, New York, USA","title":"Static detection of cross-site scripting vulnerabilities","type":"paper-conference"},"uris":["http://www.mendeley.com/documents/?uuid=ace84bd4-4505-3cf2-9964-bcd7cbcb35ab"]},{"id":"ITEM-3","itemData":{"abstract":"Cross-site scripting (XSS) is an attack against web applications in which scripting code is injected into the output of an application that is then sent to a user's web browser. In the browser, this scripting code is executed and used to transfer sensitive data to a third party (i.e., the attacker). Currently, most approaches attempt to prevent XSS on the server side by inspecting and modifying the data that is exchanged between the web application and the user. Unfortunately , it is often the case that vulnerable applications are not fixed for a considerable amount of time, leaving the users vulnerable to attacks. The solution presented in this paper stops XSS attacks on the client side by tracking the flow of sensitive information inside the web browser. If sensitive information is about to be transferred to a third party, the user can decide if this should be permitted or not. As a result, the user has an additional protection layer when surfing the web, without solely depending on the security of the web application.","author":[{"dropping-particle":"","family":"Vogt","given":"Philipp","non-dropping-particle":"","parse-names":false,"suffix":""},{"dropping-particle":"","family":"Nentwich","given":"Florian","non-dropping-particle":"","parse-names":false,"suffix":""},{"dropping-particle":"","family":"Jovanovic","given":"Nenad","non-dropping-particle":"","parse-names":false,"suffix":""},{"dropping-particle":"","family":"Kirda","given":"Engin","non-dropping-particle":"","parse-names":false,"suffix":""},{"dropping-particle":"","family":"Kruegel","given":"Christopher","non-dropping-particle":"","parse-names":false,"suffix":""},{"dropping-particle":"","family":"Vigna","given":"Giovanni","non-dropping-particle":"","parse-names":false,"suffix":""}],"id":"ITEM-3","issued":{"date-parts":[["2007"]]},"note":"Cited by 590","title":"Cross-Site Scripting Prevention with Dynamic Data Tainting and Static Analysis","type":"report"},"uris":["http://www.mendeley.com/documents/?uuid=78730eab-193e-3eef-bfb6-d682ffb70b6a"]},{"id":"ITEM-4","itemData":{"DOI":"10.3233/JCS-2009-0385","ISBN":"0769525741","ISSN":"0926227X","PMID":"52929755","abstract":"The number and the importance of web applications have increased rapidly over the last years. At the same time, the quantity and impact of security vulnerabilities in such applications have grown as well. Since manual code reviews are time-consuming, error-prone and costly, the need for automated solutions has become evident. In this paper, we address the problem of vulnerable web applications by means of static source code analysis. More precisely, we use flow-sensitive, interprocedural and context-sensitive data flow analysis to discover vulnerable points in a program. In addition to the taint analysis at the core of our engine, we employ a precise alias analysis targeted at the unique reference semantics commonly found in scripting languages. Moreover, we enhance the quality and quantity of the generated vulnerability reports by em- ploying an iterative two-phase algorithm for fast and precise resolution of file inclusions. The presented concepts are targeted at the general class of taint-style vulnerabilities and can be easily applied to the de- tection of vulnerability types such as SQL injection, cross-site scripting (XSS), and command injection. We implemented the presented concepts in Pixy, a high-precision static analysis tool aimed at detecting cross-site scripting and SQL injection vulnerabilities in PHP programs. To demonstrate the effectiveness of our techniques, we analyzed a number of popular, open-source web applications and discovered hun- dreds of previously unknown vulnerabilities. Both the high analysis speed as well as the low number of generated false positives show that our techniques can be used for conducting effective security audits.","author":[{"dropping-particle":"","family":"Jovanovic","given":"Nenad","non-dropping-particle":"","parse-names":false,"suffix":""},{"dropping-particle":"","family":"Kruegel","given":"Christopher","non-dropping-particle":"","parse-names":false,"suffix":""},{"dropping-particle":"","family":"Kirda","given":"Engin","non-dropping-particle":"","parse-names":false,"suffix":""}],"container-title":"Journal of Computer Security","id":"ITEM-4","issue":"5","issued":{"date-parts":[["2010"]]},"note":"cited by 664","page":"861-907","title":"Static analysis for detecting taint-style vulnerabilities in web applications","type":"article-journal","volume":"18"},"uris":["http://www.mendeley.com/documents/?uuid=f2d6f525-ca94-426b-b03f-5cf92d4f7872"]}],"mendeley":{"formattedCitation":"[1], [8], [10], [12]","plainTextFormattedCitation":"[1], [8], [10], [12]"},"properties":{"noteIndex":0},"schema":"https://github.com/citation-style-language/schema/raw/master/csl-citation.json"}</w:instrText>
      </w:r>
      <w:r w:rsidR="00DB280E">
        <w:rPr>
          <w:rFonts w:ascii="Times New Roman" w:hAnsi="Times New Roman" w:cs="Times New Roman"/>
          <w:sz w:val="20"/>
          <w:szCs w:val="20"/>
        </w:rPr>
        <w:fldChar w:fldCharType="separate"/>
      </w:r>
      <w:r w:rsidR="00DB280E" w:rsidRPr="00DB280E">
        <w:rPr>
          <w:rFonts w:ascii="Times New Roman" w:hAnsi="Times New Roman" w:cs="Times New Roman"/>
          <w:noProof/>
          <w:sz w:val="20"/>
          <w:szCs w:val="20"/>
        </w:rPr>
        <w:t>[1], [8], [10], [12]</w:t>
      </w:r>
      <w:r w:rsidR="00DB280E">
        <w:rPr>
          <w:rFonts w:ascii="Times New Roman" w:hAnsi="Times New Roman" w:cs="Times New Roman"/>
          <w:sz w:val="20"/>
          <w:szCs w:val="20"/>
        </w:rPr>
        <w:fldChar w:fldCharType="end"/>
      </w:r>
      <w:r w:rsidR="00DB280E">
        <w:rPr>
          <w:rFonts w:ascii="Times New Roman" w:hAnsi="Times New Roman" w:cs="Times New Roman"/>
          <w:sz w:val="20"/>
          <w:szCs w:val="20"/>
        </w:rPr>
        <w:t>.</w:t>
      </w:r>
      <w:r w:rsidR="000B7DF0">
        <w:rPr>
          <w:rFonts w:ascii="Times New Roman" w:hAnsi="Times New Roman" w:cs="Times New Roman"/>
          <w:sz w:val="20"/>
          <w:szCs w:val="20"/>
        </w:rPr>
        <w:t xml:space="preserve"> From there, we would analyze the results of the program against the results of the program we tested on to determine our false positive rate, false negative rate, and vulnerability detection rate. Additionally, we would want to analyze the runtime of our tool to get an idea of its efficiency.</w:t>
      </w:r>
      <w:r w:rsidR="003035F4">
        <w:rPr>
          <w:rFonts w:ascii="Times New Roman" w:hAnsi="Times New Roman" w:cs="Times New Roman"/>
          <w:sz w:val="20"/>
          <w:szCs w:val="20"/>
        </w:rPr>
        <w:t xml:space="preserve"> </w:t>
      </w:r>
      <w:r w:rsidR="000B7DF0">
        <w:rPr>
          <w:rFonts w:ascii="Times New Roman" w:hAnsi="Times New Roman" w:cs="Times New Roman"/>
          <w:sz w:val="20"/>
          <w:szCs w:val="20"/>
        </w:rPr>
        <w:t xml:space="preserve"> </w:t>
      </w:r>
    </w:p>
    <w:p w:rsidR="00C5582F" w:rsidRPr="00381E3C" w:rsidRDefault="003035F4" w:rsidP="00575A13">
      <w:pPr>
        <w:spacing w:line="360" w:lineRule="auto"/>
        <w:jc w:val="both"/>
        <w:rPr>
          <w:rFonts w:ascii="Times New Roman" w:hAnsi="Times New Roman" w:cs="Times New Roman"/>
          <w:sz w:val="28"/>
          <w:szCs w:val="28"/>
        </w:rPr>
      </w:pPr>
      <w:r w:rsidRPr="00381E3C">
        <w:rPr>
          <w:rFonts w:ascii="Times New Roman" w:hAnsi="Times New Roman" w:cs="Times New Roman"/>
          <w:b/>
          <w:sz w:val="28"/>
          <w:szCs w:val="28"/>
        </w:rPr>
        <w:t>Conclusion</w:t>
      </w:r>
    </w:p>
    <w:p w:rsidR="003D5941" w:rsidRPr="00603EF2" w:rsidRDefault="003035F4" w:rsidP="00575A13">
      <w:pPr>
        <w:spacing w:line="360" w:lineRule="auto"/>
        <w:jc w:val="both"/>
        <w:rPr>
          <w:rFonts w:ascii="Times New Roman" w:eastAsiaTheme="minorEastAsia" w:hAnsi="Times New Roman" w:cs="Times New Roman"/>
          <w:sz w:val="20"/>
          <w:szCs w:val="20"/>
        </w:rPr>
      </w:pPr>
      <w:r>
        <w:rPr>
          <w:rFonts w:ascii="Times New Roman" w:hAnsi="Times New Roman" w:cs="Times New Roman"/>
          <w:sz w:val="20"/>
          <w:szCs w:val="20"/>
        </w:rPr>
        <w:t xml:space="preserve">The web application vulnerabilities of SQL Injection and Cross-Site Scripting are dangerous and common vulnerabilities in web applications today. </w:t>
      </w:r>
      <w:r w:rsidR="009401D5">
        <w:rPr>
          <w:rFonts w:ascii="Times New Roman" w:hAnsi="Times New Roman" w:cs="Times New Roman"/>
          <w:sz w:val="20"/>
          <w:szCs w:val="20"/>
        </w:rPr>
        <w:t xml:space="preserve">One common method that is used for detecting these </w:t>
      </w:r>
      <w:r w:rsidR="009401D5">
        <w:rPr>
          <w:rFonts w:ascii="Times New Roman" w:hAnsi="Times New Roman" w:cs="Times New Roman"/>
          <w:sz w:val="20"/>
          <w:szCs w:val="20"/>
        </w:rPr>
        <w:lastRenderedPageBreak/>
        <w:t>vulnerabilities is static analysis combined with taint analysis that allows for detection of the vulnerabilities without the requirement of executing the code. In this paper, we have explored the background of SQL Injection and XSS. We have also discussed the different sub-methods of static analysis that exist and have been utilized. We have discussed and analyzed some of the most common research on these vulnerabilities and the tools that they have developed for their detection. Finally, we have discussed what the characteristics of a new tool for detection of SQL and XSS vulnerabilities would contain and the advantages of utilizing a tool with these characteristics. In the future, analysis for detecting these vulnerabilities can be improved by faster string processing and lower false positive rates.</w:t>
      </w:r>
    </w:p>
    <w:p w:rsidR="003D5941" w:rsidRPr="00381E3C" w:rsidRDefault="003D5941" w:rsidP="00B90CBA">
      <w:pPr>
        <w:pStyle w:val="ListParagraph"/>
        <w:spacing w:line="360" w:lineRule="auto"/>
        <w:ind w:left="0"/>
        <w:jc w:val="both"/>
        <w:rPr>
          <w:rFonts w:ascii="Times New Roman" w:eastAsiaTheme="minorEastAsia" w:hAnsi="Times New Roman" w:cs="Times New Roman"/>
          <w:b/>
          <w:sz w:val="28"/>
          <w:szCs w:val="28"/>
        </w:rPr>
      </w:pPr>
      <w:r w:rsidRPr="00381E3C">
        <w:rPr>
          <w:rFonts w:ascii="Times New Roman" w:eastAsiaTheme="minorEastAsia" w:hAnsi="Times New Roman" w:cs="Times New Roman"/>
          <w:b/>
          <w:sz w:val="28"/>
          <w:szCs w:val="28"/>
        </w:rPr>
        <w:t>References</w:t>
      </w:r>
    </w:p>
    <w:p w:rsidR="00DB280E" w:rsidRPr="00DB280E" w:rsidRDefault="003D5941" w:rsidP="00B90CBA">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603EF2">
        <w:rPr>
          <w:rFonts w:ascii="Times New Roman" w:eastAsiaTheme="minorEastAsia" w:hAnsi="Times New Roman" w:cs="Times New Roman"/>
          <w:sz w:val="20"/>
          <w:szCs w:val="20"/>
        </w:rPr>
        <w:fldChar w:fldCharType="begin" w:fldLock="1"/>
      </w:r>
      <w:r w:rsidRPr="00603EF2">
        <w:rPr>
          <w:rFonts w:ascii="Times New Roman" w:eastAsiaTheme="minorEastAsia" w:hAnsi="Times New Roman" w:cs="Times New Roman"/>
          <w:sz w:val="20"/>
          <w:szCs w:val="20"/>
        </w:rPr>
        <w:instrText xml:space="preserve">ADDIN Mendeley Bibliography CSL_BIBLIOGRAPHY </w:instrText>
      </w:r>
      <w:r w:rsidRPr="00603EF2">
        <w:rPr>
          <w:rFonts w:ascii="Times New Roman" w:eastAsiaTheme="minorEastAsia" w:hAnsi="Times New Roman" w:cs="Times New Roman"/>
          <w:sz w:val="20"/>
          <w:szCs w:val="20"/>
        </w:rPr>
        <w:fldChar w:fldCharType="separate"/>
      </w:r>
      <w:r w:rsidR="00DB280E" w:rsidRPr="00DB280E">
        <w:rPr>
          <w:rFonts w:ascii="Times New Roman" w:hAnsi="Times New Roman" w:cs="Times New Roman"/>
          <w:noProof/>
          <w:sz w:val="20"/>
          <w:szCs w:val="24"/>
        </w:rPr>
        <w:t>[1]</w:t>
      </w:r>
      <w:r w:rsidR="00DB280E" w:rsidRPr="00DB280E">
        <w:rPr>
          <w:rFonts w:ascii="Times New Roman" w:hAnsi="Times New Roman" w:cs="Times New Roman"/>
          <w:noProof/>
          <w:sz w:val="20"/>
          <w:szCs w:val="24"/>
        </w:rPr>
        <w:tab/>
        <w:t xml:space="preserve">Z. Su and G. Wassermann, “The essence of command injection attacks in web applications,” </w:t>
      </w:r>
      <w:r w:rsidR="00DB280E" w:rsidRPr="00DB280E">
        <w:rPr>
          <w:rFonts w:ascii="Times New Roman" w:hAnsi="Times New Roman" w:cs="Times New Roman"/>
          <w:i/>
          <w:iCs/>
          <w:noProof/>
          <w:sz w:val="20"/>
          <w:szCs w:val="24"/>
        </w:rPr>
        <w:t>ACM SIGPLAN Not.</w:t>
      </w:r>
      <w:r w:rsidR="00DB280E" w:rsidRPr="00DB280E">
        <w:rPr>
          <w:rFonts w:ascii="Times New Roman" w:hAnsi="Times New Roman" w:cs="Times New Roman"/>
          <w:noProof/>
          <w:sz w:val="20"/>
          <w:szCs w:val="24"/>
        </w:rPr>
        <w:t>, vol. 41, no. 1, pp. 372–382, 2006.</w:t>
      </w:r>
    </w:p>
    <w:p w:rsidR="00DB280E" w:rsidRPr="00DB280E" w:rsidRDefault="00DB280E" w:rsidP="00B90CBA">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DB280E">
        <w:rPr>
          <w:rFonts w:ascii="Times New Roman" w:hAnsi="Times New Roman" w:cs="Times New Roman"/>
          <w:noProof/>
          <w:sz w:val="20"/>
          <w:szCs w:val="24"/>
        </w:rPr>
        <w:t>[2]</w:t>
      </w:r>
      <w:r w:rsidRPr="00DB280E">
        <w:rPr>
          <w:rFonts w:ascii="Times New Roman" w:hAnsi="Times New Roman" w:cs="Times New Roman"/>
          <w:noProof/>
          <w:sz w:val="20"/>
          <w:szCs w:val="24"/>
        </w:rPr>
        <w:tab/>
        <w:t>Open Web Application Security Project, “OWASP Top 10-2017,” 2017.</w:t>
      </w:r>
    </w:p>
    <w:p w:rsidR="00DB280E" w:rsidRPr="00DB280E" w:rsidRDefault="00DB280E" w:rsidP="00B90CBA">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DB280E">
        <w:rPr>
          <w:rFonts w:ascii="Times New Roman" w:hAnsi="Times New Roman" w:cs="Times New Roman"/>
          <w:noProof/>
          <w:sz w:val="20"/>
          <w:szCs w:val="24"/>
        </w:rPr>
        <w:t>[3]</w:t>
      </w:r>
      <w:r w:rsidRPr="00DB280E">
        <w:rPr>
          <w:rFonts w:ascii="Times New Roman" w:hAnsi="Times New Roman" w:cs="Times New Roman"/>
          <w:noProof/>
          <w:sz w:val="20"/>
          <w:szCs w:val="24"/>
        </w:rPr>
        <w:tab/>
        <w:t xml:space="preserve">M. K. Gupta, M. C. Govil, and G. Singh, “Static analysis approaches to detect SQL injection and cross site scripting vulnerabilities in web applications: A survey,” in </w:t>
      </w:r>
      <w:r w:rsidRPr="00DB280E">
        <w:rPr>
          <w:rFonts w:ascii="Times New Roman" w:hAnsi="Times New Roman" w:cs="Times New Roman"/>
          <w:i/>
          <w:iCs/>
          <w:noProof/>
          <w:sz w:val="20"/>
          <w:szCs w:val="24"/>
        </w:rPr>
        <w:t>International Conference on Recent Advances and Innovations in Engineering (ICRAIE-2014)</w:t>
      </w:r>
      <w:r w:rsidRPr="00DB280E">
        <w:rPr>
          <w:rFonts w:ascii="Times New Roman" w:hAnsi="Times New Roman" w:cs="Times New Roman"/>
          <w:noProof/>
          <w:sz w:val="20"/>
          <w:szCs w:val="24"/>
        </w:rPr>
        <w:t>, 2014, pp. 1–5.</w:t>
      </w:r>
    </w:p>
    <w:p w:rsidR="00DB280E" w:rsidRPr="00DB280E" w:rsidRDefault="00DB280E" w:rsidP="00B90CBA">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DB280E">
        <w:rPr>
          <w:rFonts w:ascii="Times New Roman" w:hAnsi="Times New Roman" w:cs="Times New Roman"/>
          <w:noProof/>
          <w:sz w:val="20"/>
          <w:szCs w:val="24"/>
        </w:rPr>
        <w:t>[4]</w:t>
      </w:r>
      <w:r w:rsidRPr="00DB280E">
        <w:rPr>
          <w:rFonts w:ascii="Times New Roman" w:hAnsi="Times New Roman" w:cs="Times New Roman"/>
          <w:noProof/>
          <w:sz w:val="20"/>
          <w:szCs w:val="24"/>
        </w:rPr>
        <w:tab/>
        <w:t xml:space="preserve">A. Steinhauser and F. Gauthier, “JSPChecker: Static Detection of Context-Sensitive Cross-Site Scripting Flaws in Legacy Web Applications,” in </w:t>
      </w:r>
      <w:r w:rsidRPr="00DB280E">
        <w:rPr>
          <w:rFonts w:ascii="Times New Roman" w:hAnsi="Times New Roman" w:cs="Times New Roman"/>
          <w:i/>
          <w:iCs/>
          <w:noProof/>
          <w:sz w:val="20"/>
          <w:szCs w:val="24"/>
        </w:rPr>
        <w:t xml:space="preserve">Proceedings of the 2016 ACM Workshop on Programming Languages </w:t>
      </w:r>
      <w:r w:rsidRPr="00DB280E">
        <w:rPr>
          <w:rFonts w:ascii="Times New Roman" w:hAnsi="Times New Roman" w:cs="Times New Roman"/>
          <w:i/>
          <w:iCs/>
          <w:noProof/>
          <w:sz w:val="20"/>
          <w:szCs w:val="24"/>
        </w:rPr>
        <w:t>and Analysis for Security - PLAS’16</w:t>
      </w:r>
      <w:r w:rsidRPr="00DB280E">
        <w:rPr>
          <w:rFonts w:ascii="Times New Roman" w:hAnsi="Times New Roman" w:cs="Times New Roman"/>
          <w:noProof/>
          <w:sz w:val="20"/>
          <w:szCs w:val="24"/>
        </w:rPr>
        <w:t>, 2016, pp. 57–68.</w:t>
      </w:r>
    </w:p>
    <w:p w:rsidR="00DB280E" w:rsidRPr="00DB280E" w:rsidRDefault="00DB280E" w:rsidP="00B90CBA">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DB280E">
        <w:rPr>
          <w:rFonts w:ascii="Times New Roman" w:hAnsi="Times New Roman" w:cs="Times New Roman"/>
          <w:noProof/>
          <w:sz w:val="20"/>
          <w:szCs w:val="24"/>
        </w:rPr>
        <w:t>[5]</w:t>
      </w:r>
      <w:r w:rsidRPr="00DB280E">
        <w:rPr>
          <w:rFonts w:ascii="Times New Roman" w:hAnsi="Times New Roman" w:cs="Times New Roman"/>
          <w:noProof/>
          <w:sz w:val="20"/>
          <w:szCs w:val="24"/>
        </w:rPr>
        <w:tab/>
        <w:t>“CWE - CWE-77: Improper Neutralization of Special Elements used in a Command ('Command Injection’) (3.1),” 2018. [Online]. Available: https://cwe.mitre.org/data/definitions/77.html. [Accessed: 26-Oct-2018].</w:t>
      </w:r>
    </w:p>
    <w:p w:rsidR="00DB280E" w:rsidRPr="00DB280E" w:rsidRDefault="00DB280E" w:rsidP="00B90CBA">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DB280E">
        <w:rPr>
          <w:rFonts w:ascii="Times New Roman" w:hAnsi="Times New Roman" w:cs="Times New Roman"/>
          <w:noProof/>
          <w:sz w:val="20"/>
          <w:szCs w:val="24"/>
        </w:rPr>
        <w:t>[6]</w:t>
      </w:r>
      <w:r w:rsidRPr="00DB280E">
        <w:rPr>
          <w:rFonts w:ascii="Times New Roman" w:hAnsi="Times New Roman" w:cs="Times New Roman"/>
          <w:noProof/>
          <w:sz w:val="20"/>
          <w:szCs w:val="24"/>
        </w:rPr>
        <w:tab/>
        <w:t>“CWE - CWE-79: Improper Neutralization of Input During Web Page Generation ('Cross-site Scripting’) (3.1),” 2018. [Online]. Available: https://cwe.mitre.org/data/definitions/79.html. [Accessed: 26-Oct-2018].</w:t>
      </w:r>
    </w:p>
    <w:p w:rsidR="00DB280E" w:rsidRPr="00DB280E" w:rsidRDefault="00DB280E" w:rsidP="00B90CBA">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DB280E">
        <w:rPr>
          <w:rFonts w:ascii="Times New Roman" w:hAnsi="Times New Roman" w:cs="Times New Roman"/>
          <w:noProof/>
          <w:sz w:val="20"/>
          <w:szCs w:val="24"/>
        </w:rPr>
        <w:t>[7]</w:t>
      </w:r>
      <w:r w:rsidRPr="00DB280E">
        <w:rPr>
          <w:rFonts w:ascii="Times New Roman" w:hAnsi="Times New Roman" w:cs="Times New Roman"/>
          <w:noProof/>
          <w:sz w:val="20"/>
          <w:szCs w:val="24"/>
        </w:rPr>
        <w:tab/>
        <w:t>“CWE - CWE-89: Improper Neutralization of Special Elements used in an SQL Command ('SQL Injection’) (3.1),” 2018. [Online]. Available: https://cwe.mitre.org/data/definitions/89.html. [Accessed: 26-Oct-2018].</w:t>
      </w:r>
    </w:p>
    <w:p w:rsidR="00DB280E" w:rsidRPr="00DB280E" w:rsidRDefault="00DB280E" w:rsidP="00B90CBA">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DB280E">
        <w:rPr>
          <w:rFonts w:ascii="Times New Roman" w:hAnsi="Times New Roman" w:cs="Times New Roman"/>
          <w:noProof/>
          <w:sz w:val="20"/>
          <w:szCs w:val="24"/>
        </w:rPr>
        <w:t>[8]</w:t>
      </w:r>
      <w:r w:rsidRPr="00DB280E">
        <w:rPr>
          <w:rFonts w:ascii="Times New Roman" w:hAnsi="Times New Roman" w:cs="Times New Roman"/>
          <w:noProof/>
          <w:sz w:val="20"/>
          <w:szCs w:val="24"/>
        </w:rPr>
        <w:tab/>
        <w:t xml:space="preserve">N. Jovanovic, C. Kruegel, and E. Kirda, “Static analysis for detecting taint-style vulnerabilities in web applications,” </w:t>
      </w:r>
      <w:r w:rsidRPr="00DB280E">
        <w:rPr>
          <w:rFonts w:ascii="Times New Roman" w:hAnsi="Times New Roman" w:cs="Times New Roman"/>
          <w:i/>
          <w:iCs/>
          <w:noProof/>
          <w:sz w:val="20"/>
          <w:szCs w:val="24"/>
        </w:rPr>
        <w:t>J. Comput. Secur.</w:t>
      </w:r>
      <w:r w:rsidRPr="00DB280E">
        <w:rPr>
          <w:rFonts w:ascii="Times New Roman" w:hAnsi="Times New Roman" w:cs="Times New Roman"/>
          <w:noProof/>
          <w:sz w:val="20"/>
          <w:szCs w:val="24"/>
        </w:rPr>
        <w:t>, vol. 18, no. 5, pp. 861–907, 2010.</w:t>
      </w:r>
    </w:p>
    <w:p w:rsidR="00DB280E" w:rsidRPr="00DB280E" w:rsidRDefault="00DB280E" w:rsidP="00B90CBA">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DB280E">
        <w:rPr>
          <w:rFonts w:ascii="Times New Roman" w:hAnsi="Times New Roman" w:cs="Times New Roman"/>
          <w:noProof/>
          <w:sz w:val="20"/>
          <w:szCs w:val="24"/>
        </w:rPr>
        <w:t>[9]</w:t>
      </w:r>
      <w:r w:rsidRPr="00DB280E">
        <w:rPr>
          <w:rFonts w:ascii="Times New Roman" w:hAnsi="Times New Roman" w:cs="Times New Roman"/>
          <w:noProof/>
          <w:sz w:val="20"/>
          <w:szCs w:val="24"/>
        </w:rPr>
        <w:tab/>
        <w:t xml:space="preserve">L. K. Shar, H. Beng Kuan Tan, and L. C. Briand, “Mining SQL injection and cross site scripting vulnerabilities using hybrid program analysis,” in </w:t>
      </w:r>
      <w:r w:rsidRPr="00DB280E">
        <w:rPr>
          <w:rFonts w:ascii="Times New Roman" w:hAnsi="Times New Roman" w:cs="Times New Roman"/>
          <w:i/>
          <w:iCs/>
          <w:noProof/>
          <w:sz w:val="20"/>
          <w:szCs w:val="24"/>
        </w:rPr>
        <w:t>Proceedings - International Conference on Software Engineering</w:t>
      </w:r>
      <w:r w:rsidRPr="00DB280E">
        <w:rPr>
          <w:rFonts w:ascii="Times New Roman" w:hAnsi="Times New Roman" w:cs="Times New Roman"/>
          <w:noProof/>
          <w:sz w:val="20"/>
          <w:szCs w:val="24"/>
        </w:rPr>
        <w:t>, 2013, pp. 642–651.</w:t>
      </w:r>
    </w:p>
    <w:p w:rsidR="00DB280E" w:rsidRPr="00DB280E" w:rsidRDefault="00DB280E" w:rsidP="00B90CBA">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DB280E">
        <w:rPr>
          <w:rFonts w:ascii="Times New Roman" w:hAnsi="Times New Roman" w:cs="Times New Roman"/>
          <w:noProof/>
          <w:sz w:val="20"/>
          <w:szCs w:val="24"/>
        </w:rPr>
        <w:t>[10]</w:t>
      </w:r>
      <w:r w:rsidRPr="00DB280E">
        <w:rPr>
          <w:rFonts w:ascii="Times New Roman" w:hAnsi="Times New Roman" w:cs="Times New Roman"/>
          <w:noProof/>
          <w:sz w:val="20"/>
          <w:szCs w:val="24"/>
        </w:rPr>
        <w:tab/>
        <w:t>P. Vogt, F. Nentwich, N. Jovanovic, E. Kirda, C. Kruegel, and G. Vigna, “Cross-Site Scripting Prevention with Dynamic Data Tainting and Static Analysis,” 2007.</w:t>
      </w:r>
    </w:p>
    <w:p w:rsidR="00DB280E" w:rsidRPr="00DB280E" w:rsidRDefault="00DB280E" w:rsidP="00B90CBA">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DB280E">
        <w:rPr>
          <w:rFonts w:ascii="Times New Roman" w:hAnsi="Times New Roman" w:cs="Times New Roman"/>
          <w:noProof/>
          <w:sz w:val="20"/>
          <w:szCs w:val="24"/>
        </w:rPr>
        <w:lastRenderedPageBreak/>
        <w:t>[11]</w:t>
      </w:r>
      <w:r w:rsidRPr="00DB280E">
        <w:rPr>
          <w:rFonts w:ascii="Times New Roman" w:hAnsi="Times New Roman" w:cs="Times New Roman"/>
          <w:noProof/>
          <w:sz w:val="20"/>
          <w:szCs w:val="24"/>
        </w:rPr>
        <w:tab/>
        <w:t xml:space="preserve">N. Jovanovic, C. Kruegel, and E. Kirda, “Pixy: a static analysis tool for detecting Web application vulnerabilities,” in </w:t>
      </w:r>
      <w:r w:rsidRPr="00DB280E">
        <w:rPr>
          <w:rFonts w:ascii="Times New Roman" w:hAnsi="Times New Roman" w:cs="Times New Roman"/>
          <w:i/>
          <w:iCs/>
          <w:noProof/>
          <w:sz w:val="20"/>
          <w:szCs w:val="24"/>
        </w:rPr>
        <w:t>2006 IEEE Symposium on Security and Privacy (S&amp;P’06)</w:t>
      </w:r>
      <w:r w:rsidRPr="00DB280E">
        <w:rPr>
          <w:rFonts w:ascii="Times New Roman" w:hAnsi="Times New Roman" w:cs="Times New Roman"/>
          <w:noProof/>
          <w:sz w:val="20"/>
          <w:szCs w:val="24"/>
        </w:rPr>
        <w:t>, 2006, p. 6 pp.-263.</w:t>
      </w:r>
    </w:p>
    <w:p w:rsidR="00DB280E" w:rsidRPr="00DB280E" w:rsidRDefault="00DB280E" w:rsidP="00B90CBA">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DB280E">
        <w:rPr>
          <w:rFonts w:ascii="Times New Roman" w:hAnsi="Times New Roman" w:cs="Times New Roman"/>
          <w:noProof/>
          <w:sz w:val="20"/>
          <w:szCs w:val="24"/>
        </w:rPr>
        <w:t>[12]</w:t>
      </w:r>
      <w:r w:rsidRPr="00DB280E">
        <w:rPr>
          <w:rFonts w:ascii="Times New Roman" w:hAnsi="Times New Roman" w:cs="Times New Roman"/>
          <w:noProof/>
          <w:sz w:val="20"/>
          <w:szCs w:val="24"/>
        </w:rPr>
        <w:tab/>
        <w:t xml:space="preserve">G. Wassermann and Z. Su, “Static detection of cross-site scripting vulnerabilities,” in </w:t>
      </w:r>
      <w:r w:rsidRPr="00DB280E">
        <w:rPr>
          <w:rFonts w:ascii="Times New Roman" w:hAnsi="Times New Roman" w:cs="Times New Roman"/>
          <w:i/>
          <w:iCs/>
          <w:noProof/>
          <w:sz w:val="20"/>
          <w:szCs w:val="24"/>
        </w:rPr>
        <w:t>Proceedings of the 13th international conference on Software engineering - ICSE ’08</w:t>
      </w:r>
      <w:r w:rsidRPr="00DB280E">
        <w:rPr>
          <w:rFonts w:ascii="Times New Roman" w:hAnsi="Times New Roman" w:cs="Times New Roman"/>
          <w:noProof/>
          <w:sz w:val="20"/>
          <w:szCs w:val="24"/>
        </w:rPr>
        <w:t>, 2008, p. 171.</w:t>
      </w:r>
    </w:p>
    <w:p w:rsidR="00DB280E" w:rsidRPr="00DB280E" w:rsidRDefault="00DB280E" w:rsidP="00B90CBA">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DB280E">
        <w:rPr>
          <w:rFonts w:ascii="Times New Roman" w:hAnsi="Times New Roman" w:cs="Times New Roman"/>
          <w:noProof/>
          <w:sz w:val="20"/>
          <w:szCs w:val="24"/>
        </w:rPr>
        <w:t>[13]</w:t>
      </w:r>
      <w:r w:rsidRPr="00DB280E">
        <w:rPr>
          <w:rFonts w:ascii="Times New Roman" w:hAnsi="Times New Roman" w:cs="Times New Roman"/>
          <w:noProof/>
          <w:sz w:val="20"/>
          <w:szCs w:val="24"/>
        </w:rPr>
        <w:tab/>
        <w:t xml:space="preserve">M. S. Lam, M. Martin, B. Livshits, and J. Whaley, “Securing web applications with static and dynamic information flow tracking,” in </w:t>
      </w:r>
      <w:r w:rsidRPr="00DB280E">
        <w:rPr>
          <w:rFonts w:ascii="Times New Roman" w:hAnsi="Times New Roman" w:cs="Times New Roman"/>
          <w:i/>
          <w:iCs/>
          <w:noProof/>
          <w:sz w:val="20"/>
          <w:szCs w:val="24"/>
        </w:rPr>
        <w:t>Proceedings of the 2008 ACM SIGPLAN symposium on Partial evaluation and semantics-based program manipulation - PEPM ’08</w:t>
      </w:r>
      <w:r w:rsidRPr="00DB280E">
        <w:rPr>
          <w:rFonts w:ascii="Times New Roman" w:hAnsi="Times New Roman" w:cs="Times New Roman"/>
          <w:noProof/>
          <w:sz w:val="20"/>
          <w:szCs w:val="24"/>
        </w:rPr>
        <w:t>, 2008, pp. 3–12.</w:t>
      </w:r>
    </w:p>
    <w:p w:rsidR="00DB280E" w:rsidRPr="00DB280E" w:rsidRDefault="00DB280E" w:rsidP="00B90CBA">
      <w:pPr>
        <w:widowControl w:val="0"/>
        <w:autoSpaceDE w:val="0"/>
        <w:autoSpaceDN w:val="0"/>
        <w:adjustRightInd w:val="0"/>
        <w:spacing w:line="360" w:lineRule="auto"/>
        <w:ind w:left="640" w:hanging="640"/>
        <w:jc w:val="both"/>
        <w:rPr>
          <w:rFonts w:ascii="Times New Roman" w:hAnsi="Times New Roman" w:cs="Times New Roman"/>
          <w:noProof/>
          <w:sz w:val="20"/>
          <w:szCs w:val="24"/>
        </w:rPr>
      </w:pPr>
      <w:r w:rsidRPr="00DB280E">
        <w:rPr>
          <w:rFonts w:ascii="Times New Roman" w:hAnsi="Times New Roman" w:cs="Times New Roman"/>
          <w:noProof/>
          <w:sz w:val="20"/>
          <w:szCs w:val="24"/>
        </w:rPr>
        <w:t>[14]</w:t>
      </w:r>
      <w:r w:rsidRPr="00DB280E">
        <w:rPr>
          <w:rFonts w:ascii="Times New Roman" w:hAnsi="Times New Roman" w:cs="Times New Roman"/>
          <w:noProof/>
          <w:sz w:val="20"/>
          <w:szCs w:val="24"/>
        </w:rPr>
        <w:tab/>
        <w:t xml:space="preserve">Y. Zheng and X. Zhang, “Path sensitive static analysis of web applications for remote code execution vulnerability detection,” in </w:t>
      </w:r>
      <w:r w:rsidRPr="00DB280E">
        <w:rPr>
          <w:rFonts w:ascii="Times New Roman" w:hAnsi="Times New Roman" w:cs="Times New Roman"/>
          <w:i/>
          <w:iCs/>
          <w:noProof/>
          <w:sz w:val="20"/>
          <w:szCs w:val="24"/>
        </w:rPr>
        <w:t>2013 35th International Conference on Software Engineering (ICSE)</w:t>
      </w:r>
      <w:r w:rsidRPr="00DB280E">
        <w:rPr>
          <w:rFonts w:ascii="Times New Roman" w:hAnsi="Times New Roman" w:cs="Times New Roman"/>
          <w:noProof/>
          <w:sz w:val="20"/>
          <w:szCs w:val="24"/>
        </w:rPr>
        <w:t>, 2013, pp. 652–661.</w:t>
      </w:r>
    </w:p>
    <w:p w:rsidR="00DB280E" w:rsidRPr="00DB280E" w:rsidRDefault="00DB280E" w:rsidP="00B90CBA">
      <w:pPr>
        <w:widowControl w:val="0"/>
        <w:autoSpaceDE w:val="0"/>
        <w:autoSpaceDN w:val="0"/>
        <w:adjustRightInd w:val="0"/>
        <w:spacing w:line="360" w:lineRule="auto"/>
        <w:ind w:left="640" w:hanging="640"/>
        <w:jc w:val="both"/>
        <w:rPr>
          <w:rFonts w:ascii="Times New Roman" w:hAnsi="Times New Roman" w:cs="Times New Roman"/>
          <w:noProof/>
          <w:sz w:val="20"/>
        </w:rPr>
      </w:pPr>
      <w:r w:rsidRPr="00DB280E">
        <w:rPr>
          <w:rFonts w:ascii="Times New Roman" w:hAnsi="Times New Roman" w:cs="Times New Roman"/>
          <w:noProof/>
          <w:sz w:val="20"/>
          <w:szCs w:val="24"/>
        </w:rPr>
        <w:t>[15]</w:t>
      </w:r>
      <w:r w:rsidRPr="00DB280E">
        <w:rPr>
          <w:rFonts w:ascii="Times New Roman" w:hAnsi="Times New Roman" w:cs="Times New Roman"/>
          <w:noProof/>
          <w:sz w:val="20"/>
          <w:szCs w:val="24"/>
        </w:rPr>
        <w:tab/>
        <w:t xml:space="preserve">A. Kiezun, P. J. Guo, K. Jayaraman, and M. D. Ernst, “Automatic creation of SQL injection and cross-site scripting attacks,” in </w:t>
      </w:r>
      <w:r w:rsidRPr="00DB280E">
        <w:rPr>
          <w:rFonts w:ascii="Times New Roman" w:hAnsi="Times New Roman" w:cs="Times New Roman"/>
          <w:i/>
          <w:iCs/>
          <w:noProof/>
          <w:sz w:val="20"/>
          <w:szCs w:val="24"/>
        </w:rPr>
        <w:t>Proceedings - International Conference on Software Engineering</w:t>
      </w:r>
      <w:r w:rsidRPr="00DB280E">
        <w:rPr>
          <w:rFonts w:ascii="Times New Roman" w:hAnsi="Times New Roman" w:cs="Times New Roman"/>
          <w:noProof/>
          <w:sz w:val="20"/>
          <w:szCs w:val="24"/>
        </w:rPr>
        <w:t>, 2009, pp. 199–209.</w:t>
      </w:r>
    </w:p>
    <w:p w:rsidR="00EC5CC9" w:rsidRPr="00603EF2" w:rsidRDefault="003D5941" w:rsidP="00B90CBA">
      <w:pPr>
        <w:widowControl w:val="0"/>
        <w:autoSpaceDE w:val="0"/>
        <w:autoSpaceDN w:val="0"/>
        <w:adjustRightInd w:val="0"/>
        <w:spacing w:line="360" w:lineRule="auto"/>
        <w:ind w:left="640" w:hanging="640"/>
        <w:jc w:val="both"/>
        <w:rPr>
          <w:rFonts w:ascii="Times New Roman" w:eastAsiaTheme="minorEastAsia" w:hAnsi="Times New Roman" w:cs="Times New Roman"/>
          <w:sz w:val="20"/>
          <w:szCs w:val="20"/>
        </w:rPr>
      </w:pPr>
      <w:r w:rsidRPr="00603EF2">
        <w:rPr>
          <w:rFonts w:ascii="Times New Roman" w:eastAsiaTheme="minorEastAsia" w:hAnsi="Times New Roman" w:cs="Times New Roman"/>
          <w:sz w:val="20"/>
          <w:szCs w:val="20"/>
        </w:rPr>
        <w:fldChar w:fldCharType="end"/>
      </w:r>
      <w:r w:rsidR="002C03ED" w:rsidRPr="00603EF2">
        <w:rPr>
          <w:rFonts w:ascii="Times New Roman" w:eastAsiaTheme="minorEastAsia" w:hAnsi="Times New Roman" w:cs="Times New Roman"/>
          <w:sz w:val="20"/>
          <w:szCs w:val="20"/>
        </w:rPr>
        <w:tab/>
      </w:r>
    </w:p>
    <w:sectPr w:rsidR="00EC5CC9" w:rsidRPr="00603EF2" w:rsidSect="00023B59">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E2F8A" w:rsidRDefault="001E2F8A" w:rsidP="00F4101E">
      <w:pPr>
        <w:spacing w:after="0" w:line="240" w:lineRule="auto"/>
      </w:pPr>
      <w:r>
        <w:separator/>
      </w:r>
    </w:p>
  </w:endnote>
  <w:endnote w:type="continuationSeparator" w:id="0">
    <w:p w:rsidR="001E2F8A" w:rsidRDefault="001E2F8A" w:rsidP="00F410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E2F8A" w:rsidRDefault="001E2F8A" w:rsidP="00F4101E">
      <w:pPr>
        <w:spacing w:after="0" w:line="240" w:lineRule="auto"/>
      </w:pPr>
      <w:r>
        <w:separator/>
      </w:r>
    </w:p>
  </w:footnote>
  <w:footnote w:type="continuationSeparator" w:id="0">
    <w:p w:rsidR="001E2F8A" w:rsidRDefault="001E2F8A" w:rsidP="00F4101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6773C4"/>
    <w:multiLevelType w:val="hybridMultilevel"/>
    <w:tmpl w:val="F178315A"/>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5CC9"/>
    <w:rsid w:val="00013176"/>
    <w:rsid w:val="00023B59"/>
    <w:rsid w:val="00052D5C"/>
    <w:rsid w:val="00056FC5"/>
    <w:rsid w:val="000B1798"/>
    <w:rsid w:val="000B7DF0"/>
    <w:rsid w:val="0010394D"/>
    <w:rsid w:val="001349A1"/>
    <w:rsid w:val="0014183C"/>
    <w:rsid w:val="00162BAB"/>
    <w:rsid w:val="00166F58"/>
    <w:rsid w:val="00185067"/>
    <w:rsid w:val="00196EF2"/>
    <w:rsid w:val="001B5809"/>
    <w:rsid w:val="001C3E3C"/>
    <w:rsid w:val="001E1C17"/>
    <w:rsid w:val="001E2F8A"/>
    <w:rsid w:val="001F618C"/>
    <w:rsid w:val="0020044D"/>
    <w:rsid w:val="00200DD9"/>
    <w:rsid w:val="00202ED5"/>
    <w:rsid w:val="00245A99"/>
    <w:rsid w:val="00275749"/>
    <w:rsid w:val="0028155F"/>
    <w:rsid w:val="002B72EB"/>
    <w:rsid w:val="002C03ED"/>
    <w:rsid w:val="002E50DD"/>
    <w:rsid w:val="002E520E"/>
    <w:rsid w:val="003035F4"/>
    <w:rsid w:val="00363AD2"/>
    <w:rsid w:val="0037653C"/>
    <w:rsid w:val="00381E3C"/>
    <w:rsid w:val="00382DF6"/>
    <w:rsid w:val="003877EA"/>
    <w:rsid w:val="00395BED"/>
    <w:rsid w:val="003B7D65"/>
    <w:rsid w:val="003C209D"/>
    <w:rsid w:val="003D039C"/>
    <w:rsid w:val="003D5941"/>
    <w:rsid w:val="003E1F1E"/>
    <w:rsid w:val="003E4191"/>
    <w:rsid w:val="00413FBC"/>
    <w:rsid w:val="00415522"/>
    <w:rsid w:val="004259D2"/>
    <w:rsid w:val="00425D9C"/>
    <w:rsid w:val="004725B7"/>
    <w:rsid w:val="004E4F3E"/>
    <w:rsid w:val="004E55AA"/>
    <w:rsid w:val="00515D1A"/>
    <w:rsid w:val="005168EF"/>
    <w:rsid w:val="00524ECC"/>
    <w:rsid w:val="005512B3"/>
    <w:rsid w:val="00551B4C"/>
    <w:rsid w:val="0056352E"/>
    <w:rsid w:val="0056707C"/>
    <w:rsid w:val="00575A13"/>
    <w:rsid w:val="00577004"/>
    <w:rsid w:val="005A5A91"/>
    <w:rsid w:val="005B44C7"/>
    <w:rsid w:val="005C677D"/>
    <w:rsid w:val="005D2F9E"/>
    <w:rsid w:val="005E293B"/>
    <w:rsid w:val="005E31B7"/>
    <w:rsid w:val="005E5BF4"/>
    <w:rsid w:val="00603EF2"/>
    <w:rsid w:val="00610C9E"/>
    <w:rsid w:val="00611450"/>
    <w:rsid w:val="00637659"/>
    <w:rsid w:val="0067475A"/>
    <w:rsid w:val="006A0792"/>
    <w:rsid w:val="006B0176"/>
    <w:rsid w:val="006C52C9"/>
    <w:rsid w:val="00712D1D"/>
    <w:rsid w:val="0071386D"/>
    <w:rsid w:val="007830CC"/>
    <w:rsid w:val="007B09A9"/>
    <w:rsid w:val="007E221B"/>
    <w:rsid w:val="00803575"/>
    <w:rsid w:val="00834B72"/>
    <w:rsid w:val="0087610F"/>
    <w:rsid w:val="0087697C"/>
    <w:rsid w:val="008D43DF"/>
    <w:rsid w:val="008E3664"/>
    <w:rsid w:val="008E4818"/>
    <w:rsid w:val="008F16C7"/>
    <w:rsid w:val="00906662"/>
    <w:rsid w:val="009401D5"/>
    <w:rsid w:val="009502F9"/>
    <w:rsid w:val="00981BFF"/>
    <w:rsid w:val="009A53B3"/>
    <w:rsid w:val="009C6FAD"/>
    <w:rsid w:val="00A31A08"/>
    <w:rsid w:val="00A4739B"/>
    <w:rsid w:val="00AC539D"/>
    <w:rsid w:val="00AC5AB0"/>
    <w:rsid w:val="00AE7229"/>
    <w:rsid w:val="00AE7A2B"/>
    <w:rsid w:val="00B15C83"/>
    <w:rsid w:val="00B354D5"/>
    <w:rsid w:val="00B5600B"/>
    <w:rsid w:val="00B77BE5"/>
    <w:rsid w:val="00B87AF1"/>
    <w:rsid w:val="00B90CBA"/>
    <w:rsid w:val="00B97C47"/>
    <w:rsid w:val="00BF016D"/>
    <w:rsid w:val="00C33BE0"/>
    <w:rsid w:val="00C372E9"/>
    <w:rsid w:val="00C4090E"/>
    <w:rsid w:val="00C5582F"/>
    <w:rsid w:val="00C74F80"/>
    <w:rsid w:val="00C915F1"/>
    <w:rsid w:val="00CE41EC"/>
    <w:rsid w:val="00D01545"/>
    <w:rsid w:val="00D023EE"/>
    <w:rsid w:val="00D16689"/>
    <w:rsid w:val="00D40035"/>
    <w:rsid w:val="00D82B45"/>
    <w:rsid w:val="00DB280E"/>
    <w:rsid w:val="00DC1CBC"/>
    <w:rsid w:val="00DC3DB7"/>
    <w:rsid w:val="00DE5759"/>
    <w:rsid w:val="00E13ECD"/>
    <w:rsid w:val="00E14E86"/>
    <w:rsid w:val="00E64FBD"/>
    <w:rsid w:val="00E7480C"/>
    <w:rsid w:val="00EA2E20"/>
    <w:rsid w:val="00EB3FFC"/>
    <w:rsid w:val="00EC31CC"/>
    <w:rsid w:val="00EC561D"/>
    <w:rsid w:val="00EC5CC9"/>
    <w:rsid w:val="00ED4537"/>
    <w:rsid w:val="00EF0B39"/>
    <w:rsid w:val="00EF593A"/>
    <w:rsid w:val="00F3363D"/>
    <w:rsid w:val="00F4101E"/>
    <w:rsid w:val="00F41B57"/>
    <w:rsid w:val="00F47F3B"/>
    <w:rsid w:val="00F717BB"/>
    <w:rsid w:val="00F8013B"/>
    <w:rsid w:val="00F82F2F"/>
    <w:rsid w:val="00FF1D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52082D"/>
  <w15:chartTrackingRefBased/>
  <w15:docId w15:val="{B288F5A9-A273-4321-85AD-486725CC7F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5CC9"/>
    <w:rPr>
      <w:color w:val="808080"/>
    </w:rPr>
  </w:style>
  <w:style w:type="paragraph" w:styleId="ListParagraph">
    <w:name w:val="List Paragraph"/>
    <w:basedOn w:val="Normal"/>
    <w:uiPriority w:val="34"/>
    <w:qFormat/>
    <w:rsid w:val="00D40035"/>
    <w:pPr>
      <w:ind w:left="720"/>
      <w:contextualSpacing/>
    </w:pPr>
  </w:style>
  <w:style w:type="paragraph" w:styleId="Caption">
    <w:name w:val="caption"/>
    <w:basedOn w:val="Normal"/>
    <w:next w:val="Normal"/>
    <w:uiPriority w:val="35"/>
    <w:unhideWhenUsed/>
    <w:qFormat/>
    <w:rsid w:val="00611450"/>
    <w:pPr>
      <w:spacing w:after="200" w:line="240" w:lineRule="auto"/>
    </w:pPr>
    <w:rPr>
      <w:i/>
      <w:iCs/>
      <w:color w:val="44546A" w:themeColor="text2"/>
      <w:sz w:val="18"/>
      <w:szCs w:val="18"/>
    </w:rPr>
  </w:style>
  <w:style w:type="table" w:styleId="TableGrid">
    <w:name w:val="Table Grid"/>
    <w:basedOn w:val="TableNormal"/>
    <w:uiPriority w:val="39"/>
    <w:rsid w:val="00C91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F410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101E"/>
    <w:rPr>
      <w:sz w:val="20"/>
      <w:szCs w:val="20"/>
    </w:rPr>
  </w:style>
  <w:style w:type="character" w:styleId="FootnoteReference">
    <w:name w:val="footnote reference"/>
    <w:basedOn w:val="DefaultParagraphFont"/>
    <w:uiPriority w:val="99"/>
    <w:semiHidden/>
    <w:unhideWhenUsed/>
    <w:rsid w:val="00F4101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7224880">
      <w:bodyDiv w:val="1"/>
      <w:marLeft w:val="0"/>
      <w:marRight w:val="0"/>
      <w:marTop w:val="0"/>
      <w:marBottom w:val="0"/>
      <w:divBdr>
        <w:top w:val="none" w:sz="0" w:space="0" w:color="auto"/>
        <w:left w:val="none" w:sz="0" w:space="0" w:color="auto"/>
        <w:bottom w:val="none" w:sz="0" w:space="0" w:color="auto"/>
        <w:right w:val="none" w:sz="0" w:space="0" w:color="auto"/>
      </w:divBdr>
    </w:div>
    <w:div w:id="1676885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1D6303-7CE2-4339-BAD9-E9E1C1A43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2</TotalTime>
  <Pages>7</Pages>
  <Words>22818</Words>
  <Characters>130069</Characters>
  <Application>Microsoft Office Word</Application>
  <DocSecurity>0</DocSecurity>
  <Lines>1083</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vin Newlin</dc:creator>
  <cp:keywords/>
  <dc:description/>
  <cp:lastModifiedBy>Marvin Newlin</cp:lastModifiedBy>
  <cp:revision>81</cp:revision>
  <dcterms:created xsi:type="dcterms:W3CDTF">2018-11-13T13:44:00Z</dcterms:created>
  <dcterms:modified xsi:type="dcterms:W3CDTF">2018-11-19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ac2bd2ab-ce51-32c9-90d0-3e6f1171563a</vt:lpwstr>
  </property>
</Properties>
</file>